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174C" w:rsidRDefault="0052174C" w:rsidP="0052174C">
      <w:pPr>
        <w:pStyle w:val="Title"/>
      </w:pPr>
      <w:r w:rsidRPr="0052174C">
        <w:t>Virtual Machines in Dynamic Language Interpreters</w:t>
      </w:r>
    </w:p>
    <w:p w:rsidR="00551C89" w:rsidRDefault="0052174C" w:rsidP="0052174C">
      <w:pPr>
        <w:pStyle w:val="Subtitle"/>
        <w:sectPr w:rsidR="00551C89">
          <w:footerReference w:type="default" r:id="rId8"/>
          <w:pgSz w:w="12240" w:h="15840"/>
          <w:pgMar w:top="1440" w:right="1440" w:bottom="1440" w:left="1440" w:header="720" w:footer="720" w:gutter="0"/>
          <w:cols w:space="720"/>
          <w:docGrid w:linePitch="360"/>
        </w:sectPr>
      </w:pPr>
      <w:r>
        <w:t>Ryan Eggert</w:t>
      </w:r>
    </w:p>
    <w:p w:rsidR="00C05DAE" w:rsidRDefault="00551C89" w:rsidP="0052174C">
      <w:r>
        <w:lastRenderedPageBreak/>
        <w:t>Computer Architecture has shown me how</w:t>
      </w:r>
      <w:r w:rsidR="00353562">
        <w:t xml:space="preserve"> human-readable programs written in C or C++ can be translated into </w:t>
      </w:r>
      <w:r w:rsidR="00A637DB">
        <w:t xml:space="preserve">assembly or machine code which can be directly executed by a computer processor. This led me to wonder about a language such as Python. Python is generally my language of choice, but I found I was entirely unfamiliar with how the programs I wrote became instructions executable by a CPU. Just as I could compile C to </w:t>
      </w:r>
      <w:r w:rsidR="005F2F36">
        <w:t xml:space="preserve">executable instructions, certainly Python must, at some level, be ‘turned into’ CPU instructions. I wanted to see </w:t>
      </w:r>
    </w:p>
    <w:p w:rsidR="00027F80" w:rsidRDefault="00B26FFB" w:rsidP="0052174C">
      <w:r>
        <w:t xml:space="preserve">Languages such as C/C++ are compiled languages. </w:t>
      </w:r>
      <w:r w:rsidR="00027F80">
        <w:t xml:space="preserve">A text file written in C/C++ can be processed by a compiling program [“compiler”] such as </w:t>
      </w:r>
      <w:proofErr w:type="spellStart"/>
      <w:r w:rsidR="00027F80">
        <w:t>gcc</w:t>
      </w:r>
      <w:proofErr w:type="spellEnd"/>
      <w:r w:rsidR="00027F80">
        <w:t xml:space="preserve"> or g++</w:t>
      </w:r>
      <w:r w:rsidR="00711E73">
        <w:t xml:space="preserve"> to create a file of instructions executable by a computer. These compiled programs are specific to </w:t>
      </w:r>
      <w:r w:rsidR="000E150F">
        <w:t xml:space="preserve">one particular type of computer. A C/C++ file compiled for an x86 processor will not run on a MIPS processor and vice versa. As a result, </w:t>
      </w:r>
      <w:r w:rsidR="00112448">
        <w:t>one C/C++ file distributed to many different machines must first be recompiled on each computer before running.</w:t>
      </w:r>
    </w:p>
    <w:p w:rsidR="00711E73" w:rsidRDefault="00711E73" w:rsidP="0052174C">
      <w:r>
        <w:t>However, another category of languages</w:t>
      </w:r>
      <w:r w:rsidR="00A1195D">
        <w:t xml:space="preserve"> are interpreted instead of compiled. </w:t>
      </w:r>
      <w:r w:rsidR="00112448">
        <w:t xml:space="preserve">Instead of being converted directly into a file of machine instructions, they are converted incrementally to machine-specific instructions on-the-fly by another program </w:t>
      </w:r>
      <w:r w:rsidR="00112448">
        <w:fldChar w:fldCharType="begin"/>
      </w:r>
      <w:r w:rsidR="00112448">
        <w:instrText xml:space="preserve"> ADDIN ZOTERO_ITEM CSL_CITATION {"citationID":"2302iv2q4v","properties":{"formattedCitation":"[1]","plainCitation":"[1]"},"citationItems":[{"id":341,"uris":["http://zotero.org/users/1917204/items/KTF7F7BX"],"uri":["http://zotero.org/users/1917204/items/KTF7F7BX"],"itemData":{"id":341,"type":"webpage","title":"java - Compiled vs. Interpreted Languages - Stack Overflow","URL":"http://stackoverflow.com/questions/3265357/compiled-vs-interpreted-languages","accessed":{"date-parts":[["2015",12,15]]}}}],"schema":"https://github.com/citation-style-language/schema/raw/master/csl-citation.json"} </w:instrText>
      </w:r>
      <w:r w:rsidR="00112448">
        <w:fldChar w:fldCharType="separate"/>
      </w:r>
      <w:r w:rsidR="00112448" w:rsidRPr="00112448">
        <w:rPr>
          <w:rFonts w:ascii="Salzburg-Regular" w:hAnsi="Salzburg-Regular"/>
        </w:rPr>
        <w:t>[1]</w:t>
      </w:r>
      <w:r w:rsidR="00112448">
        <w:fldChar w:fldCharType="end"/>
      </w:r>
      <w:r w:rsidR="00112448">
        <w:t>. At the expense of the additional computational overhead of running this other program (generally called the “interpreter”), one can simply run an interpreted program on just about any computer.</w:t>
      </w:r>
    </w:p>
    <w:p w:rsidR="005B0E18" w:rsidRDefault="00112448" w:rsidP="0052174C">
      <w:r>
        <w:t xml:space="preserve">Interpreter structures can vary—there exist tens of different Python interpreters. We will focus on the reference implementation, </w:t>
      </w:r>
      <w:proofErr w:type="spellStart"/>
      <w:r>
        <w:t>CPython</w:t>
      </w:r>
      <w:proofErr w:type="spellEnd"/>
      <w:r>
        <w:t xml:space="preserve">. This is the standard-issue “Python” downloadable from python.org. It is written in C, and uses a nifty computer architecture trick in order to execute </w:t>
      </w:r>
      <w:r w:rsidR="005B0E18">
        <w:t>Python code on any computer—it makes its own computer.</w:t>
      </w:r>
      <w:r w:rsidR="00E0568E">
        <w:t xml:space="preserve"> </w:t>
      </w:r>
      <w:r w:rsidR="005B0E18">
        <w:t>Any time one runs a Python program, the interpreter creates its own virtual machine. Though written in C, it has memory, a program counter, and a computational m</w:t>
      </w:r>
      <w:r w:rsidR="00E0568E">
        <w:t>eans of executing instructions.</w:t>
      </w:r>
    </w:p>
    <w:p w:rsidR="005F2F36" w:rsidRDefault="005F2F36" w:rsidP="0052174C">
      <w:r>
        <w:t xml:space="preserve">Unlike most physical computer processors, which are register machines, </w:t>
      </w:r>
      <w:proofErr w:type="spellStart"/>
      <w:r>
        <w:t>CPython’s</w:t>
      </w:r>
      <w:proofErr w:type="spellEnd"/>
      <w:r>
        <w:t xml:space="preserve"> process virtual machine is a stack machine. Whereas a register machine stores and retrieves data to an array of addressable registers, a stack machine pops and pushes data to a handful of</w:t>
      </w:r>
      <w:r w:rsidR="00AD2E8E">
        <w:t xml:space="preserve"> Las</w:t>
      </w:r>
      <w:r w:rsidR="00756E1E">
        <w:t>t-In-</w:t>
      </w:r>
      <w:r w:rsidR="00AD2E8E">
        <w:t>First-Out [LIFO]</w:t>
      </w:r>
      <w:r>
        <w:t xml:space="preserve"> stacks</w:t>
      </w:r>
      <w:r w:rsidR="00756E1E">
        <w:t xml:space="preserve"> </w:t>
      </w:r>
      <w:r w:rsidR="00756E1E">
        <w:fldChar w:fldCharType="begin"/>
      </w:r>
      <w:r w:rsidR="00112448">
        <w:instrText xml:space="preserve"> ADDIN ZOTERO_ITEM CSL_CITATION {"citationID":"17m03ojd38","properties":{"formattedCitation":"[2]","plainCitation":"[2]"},"citationItems":[{"id":328,"uris":["http://zotero.org/users/1917204/items/VU7SQ2H3"],"uri":["http://zotero.org/users/1917204/items/VU7SQ2H3"],"itemData":{"id":328,"type":"webpage","title":"Stack Machine","URL":"http://www.cp.eng.chula.ac.th/~piak/teaching/ca/stack.htm","accessed":{"date-parts":[["2015",12,14]]}}}],"schema":"https://github.com/citation-style-language/schema/raw/master/csl-citation.json"} </w:instrText>
      </w:r>
      <w:r w:rsidR="00756E1E">
        <w:fldChar w:fldCharType="separate"/>
      </w:r>
      <w:r w:rsidR="00112448" w:rsidRPr="00112448">
        <w:rPr>
          <w:rFonts w:ascii="Salzburg-Regular" w:hAnsi="Salzburg-Regular"/>
        </w:rPr>
        <w:t>[2]</w:t>
      </w:r>
      <w:r w:rsidR="00756E1E">
        <w:fldChar w:fldCharType="end"/>
      </w:r>
      <w:r>
        <w:t>.</w:t>
      </w:r>
      <w:r w:rsidR="00AD2E8E">
        <w:t xml:space="preserve"> A diagram of a potential implementation of a stack machine is shown in </w:t>
      </w:r>
      <w:r w:rsidR="00347D6B">
        <w:fldChar w:fldCharType="begin"/>
      </w:r>
      <w:r w:rsidR="00347D6B">
        <w:instrText xml:space="preserve"> REF _Ref437815098 \h </w:instrText>
      </w:r>
      <w:r w:rsidR="00347D6B">
        <w:fldChar w:fldCharType="separate"/>
      </w:r>
      <w:r w:rsidR="00347D6B">
        <w:t xml:space="preserve">Figure </w:t>
      </w:r>
      <w:r w:rsidR="00347D6B">
        <w:rPr>
          <w:noProof/>
        </w:rPr>
        <w:t>1</w:t>
      </w:r>
      <w:r w:rsidR="00347D6B">
        <w:fldChar w:fldCharType="end"/>
      </w:r>
      <w:r w:rsidR="00347D6B">
        <w:t xml:space="preserve">. Some components are familiar from </w:t>
      </w:r>
      <w:r w:rsidR="008A148E">
        <w:t>our</w:t>
      </w:r>
      <w:r w:rsidR="009B686D">
        <w:t xml:space="preserve"> MIPS register CPU</w:t>
      </w:r>
      <w:r w:rsidR="008A148E">
        <w:t xml:space="preserve"> lab.</w:t>
      </w:r>
      <w:r w:rsidR="00F4115D">
        <w:t xml:space="preserve"> </w:t>
      </w:r>
      <w:r w:rsidR="00520DB0">
        <w:t xml:space="preserve">This has a program counter which </w:t>
      </w:r>
      <w:r w:rsidR="00176BCF">
        <w:t xml:space="preserve">keeps track of the next instruction to be executed. </w:t>
      </w:r>
      <w:r w:rsidR="00D36DE0">
        <w:t>The instructions are stored in</w:t>
      </w:r>
      <w:r w:rsidR="006A3499">
        <w:t xml:space="preserve"> RAM in the </w:t>
      </w:r>
      <w:r w:rsidR="00D36DE0">
        <w:t>program memory</w:t>
      </w:r>
      <w:r w:rsidR="006A3499">
        <w:t>—</w:t>
      </w:r>
      <w:r w:rsidR="00D36DE0">
        <w:t xml:space="preserve">this implementation includes a memory address register (“MAR”) </w:t>
      </w:r>
      <w:r w:rsidR="00D36DE0">
        <w:lastRenderedPageBreak/>
        <w:t xml:space="preserve">which </w:t>
      </w:r>
      <w:r w:rsidR="00874A04">
        <w:rPr>
          <w:noProof/>
        </w:rPr>
        <mc:AlternateContent>
          <mc:Choice Requires="wpg">
            <w:drawing>
              <wp:anchor distT="0" distB="0" distL="114300" distR="114300" simplePos="0" relativeHeight="251658240" behindDoc="0" locked="0" layoutInCell="1" allowOverlap="1" wp14:anchorId="0C868459" wp14:editId="1F901530">
                <wp:simplePos x="0" y="0"/>
                <wp:positionH relativeFrom="margin">
                  <wp:align>left</wp:align>
                </wp:positionH>
                <wp:positionV relativeFrom="paragraph">
                  <wp:posOffset>9</wp:posOffset>
                </wp:positionV>
                <wp:extent cx="3244215" cy="3613785"/>
                <wp:effectExtent l="0" t="0" r="0" b="5715"/>
                <wp:wrapSquare wrapText="bothSides"/>
                <wp:docPr id="3" name="Group 3"/>
                <wp:cNvGraphicFramePr/>
                <a:graphic xmlns:a="http://schemas.openxmlformats.org/drawingml/2006/main">
                  <a:graphicData uri="http://schemas.microsoft.com/office/word/2010/wordprocessingGroup">
                    <wpg:wgp>
                      <wpg:cNvGrpSpPr/>
                      <wpg:grpSpPr>
                        <a:xfrm>
                          <a:off x="0" y="0"/>
                          <a:ext cx="3244215" cy="3613785"/>
                          <a:chOff x="1052424" y="0"/>
                          <a:chExt cx="3244343" cy="3613785"/>
                        </a:xfrm>
                      </wpg:grpSpPr>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1077237" y="0"/>
                            <a:ext cx="3219530" cy="3286760"/>
                          </a:xfrm>
                          <a:prstGeom prst="rect">
                            <a:avLst/>
                          </a:prstGeom>
                          <a:noFill/>
                          <a:ln>
                            <a:noFill/>
                          </a:ln>
                        </pic:spPr>
                      </pic:pic>
                      <wps:wsp>
                        <wps:cNvPr id="2" name="Text Box 2"/>
                        <wps:cNvSpPr txBox="1"/>
                        <wps:spPr>
                          <a:xfrm>
                            <a:off x="1052424" y="3346450"/>
                            <a:ext cx="2993366" cy="267335"/>
                          </a:xfrm>
                          <a:prstGeom prst="rect">
                            <a:avLst/>
                          </a:prstGeom>
                          <a:solidFill>
                            <a:prstClr val="white"/>
                          </a:solidFill>
                          <a:ln>
                            <a:noFill/>
                          </a:ln>
                          <a:effectLst/>
                        </wps:spPr>
                        <wps:txbx>
                          <w:txbxContent>
                            <w:p w:rsidR="00874A04" w:rsidRDefault="00874A04" w:rsidP="00756E1E">
                              <w:pPr>
                                <w:pStyle w:val="Caption"/>
                                <w:rPr>
                                  <w:noProof/>
                                </w:rPr>
                              </w:pPr>
                              <w:bookmarkStart w:id="0" w:name="_Ref437815098"/>
                              <w:r>
                                <w:t xml:space="preserve">Figure </w:t>
                              </w:r>
                              <w:r>
                                <w:fldChar w:fldCharType="begin"/>
                              </w:r>
                              <w:r>
                                <w:instrText xml:space="preserve"> SEQ Figure \* ARABIC </w:instrText>
                              </w:r>
                              <w:r>
                                <w:fldChar w:fldCharType="separate"/>
                              </w:r>
                              <w:r w:rsidR="007C149F">
                                <w:rPr>
                                  <w:noProof/>
                                </w:rPr>
                                <w:t>1</w:t>
                              </w:r>
                              <w:r>
                                <w:rPr>
                                  <w:noProof/>
                                </w:rPr>
                                <w:fldChar w:fldCharType="end"/>
                              </w:r>
                              <w:bookmarkEnd w:id="0"/>
                              <w:r>
                                <w:t>: A simple architecture for a stack mach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C868459" id="Group 3" o:spid="_x0000_s1026" style="position:absolute;margin-left:0;margin-top:0;width:255.45pt;height:284.55pt;z-index:251658240;mso-position-horizontal:left;mso-position-horizontal-relative:margin;mso-width-relative:margin" coordorigin="10524" coordsize="32443,3613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0772;width:32195;height:32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MninDAAAA2gAAAA8AAABkcnMvZG93bnJldi54bWxEj09rwkAQxe+FfodlhN7qJh6KRFcRg1Bs&#10;Qeuf+5Adk7TZ2bC7JvHbu4LQ0zC8937zZr4cTCM6cr62rCAdJyCIC6trLhWcjpv3KQgfkDU2lknB&#10;jTwsF68vc8y07fmHukMoRYSwz1BBFUKbSemLigz6sW2Jo3axzmCIqyuldthHuGnkJEk+pMGa44UK&#10;W1pXVPwdriZSinayO36dL3n6nW/Y/a6o3O6VehsNqxmIQEP4Nz/TnzrWh8crjyk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QyeKcMAAADaAAAADwAAAAAAAAAAAAAAAACf&#10;AgAAZHJzL2Rvd25yZXYueG1sUEsFBgAAAAAEAAQA9wAAAI8DAAAAAA==&#10;">
                  <v:imagedata r:id="rId10" o:title=""/>
                  <v:path arrowok="t"/>
                </v:shape>
                <v:shapetype id="_x0000_t202" coordsize="21600,21600" o:spt="202" path="m,l,21600r21600,l21600,xe">
                  <v:stroke joinstyle="miter"/>
                  <v:path gradientshapeok="t" o:connecttype="rect"/>
                </v:shapetype>
                <v:shape id="Text Box 2" o:spid="_x0000_s1028" type="#_x0000_t202" style="position:absolute;left:10524;top:33464;width:29933;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a08QA&#10;AADaAAAADwAAAGRycy9kb3ducmV2LnhtbESPQWsCMRSE70L/Q3iFXqRma0XKahSRFqwXcfXi7bF5&#10;brbdvCxJVtd/bwoFj8PMfMPMl71txIV8qB0reBtlIIhLp2uuFBwPX68fIEJE1tg4JgU3CrBcPA3m&#10;mGt35T1diliJBOGQowITY5tLGUpDFsPItcTJOztvMSbpK6k9XhPcNnKcZVNpsea0YLCltaHyt+is&#10;gt3ktDPD7vy5XU3e/fexW09/qkKpl+d+NQMRqY+P8H97oxWM4e9Ku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EWtPEAAAA2gAAAA8AAAAAAAAAAAAAAAAAmAIAAGRycy9k&#10;b3ducmV2LnhtbFBLBQYAAAAABAAEAPUAAACJAwAAAAA=&#10;" stroked="f">
                  <v:textbox style="mso-fit-shape-to-text:t" inset="0,0,0,0">
                    <w:txbxContent>
                      <w:p w:rsidR="00874A04" w:rsidRDefault="00874A04" w:rsidP="00756E1E">
                        <w:pPr>
                          <w:pStyle w:val="Caption"/>
                          <w:rPr>
                            <w:noProof/>
                          </w:rPr>
                        </w:pPr>
                        <w:bookmarkStart w:id="1" w:name="_Ref437815098"/>
                        <w:r>
                          <w:t xml:space="preserve">Figure </w:t>
                        </w:r>
                        <w:r>
                          <w:fldChar w:fldCharType="begin"/>
                        </w:r>
                        <w:r>
                          <w:instrText xml:space="preserve"> SEQ Figure \* ARABIC </w:instrText>
                        </w:r>
                        <w:r>
                          <w:fldChar w:fldCharType="separate"/>
                        </w:r>
                        <w:r w:rsidR="007C149F">
                          <w:rPr>
                            <w:noProof/>
                          </w:rPr>
                          <w:t>1</w:t>
                        </w:r>
                        <w:r>
                          <w:rPr>
                            <w:noProof/>
                          </w:rPr>
                          <w:fldChar w:fldCharType="end"/>
                        </w:r>
                        <w:bookmarkEnd w:id="1"/>
                        <w:r>
                          <w:t>: A simple architecture for a stack machine.</w:t>
                        </w:r>
                      </w:p>
                    </w:txbxContent>
                  </v:textbox>
                </v:shape>
                <w10:wrap type="square" anchorx="margin"/>
              </v:group>
            </w:pict>
          </mc:Fallback>
        </mc:AlternateContent>
      </w:r>
      <w:r w:rsidR="00D36DE0">
        <w:t xml:space="preserve">stores the address to be read from (or written to) the program memory. The instruction is loaded into an instruction register (“IR”); a control logic module parses the instruction from the IR and sets control signals across the machine. </w:t>
      </w:r>
      <w:r w:rsidR="00176BCF">
        <w:t>It has an ALU for performing logical and arithmetical operations on sets of two data elements.</w:t>
      </w:r>
    </w:p>
    <w:p w:rsidR="00D36DE0" w:rsidRDefault="00D36DE0" w:rsidP="0052174C">
      <w:r>
        <w:t xml:space="preserve">This is where the differences begin. </w:t>
      </w:r>
      <w:r w:rsidR="00A4097C">
        <w:t>Instead of a set of registers to store operands and results, the stack machine uses a LIFO stack</w:t>
      </w:r>
      <w:r w:rsidR="0069392C">
        <w:t xml:space="preserve">. Data is added and removed from the top of this stack, which is implemented in </w:t>
      </w:r>
      <w:r w:rsidR="0069392C">
        <w:fldChar w:fldCharType="begin"/>
      </w:r>
      <w:r w:rsidR="0069392C">
        <w:instrText xml:space="preserve"> REF _Ref437815098 \h </w:instrText>
      </w:r>
      <w:r w:rsidR="0069392C">
        <w:fldChar w:fldCharType="separate"/>
      </w:r>
      <w:r w:rsidR="0069392C">
        <w:t xml:space="preserve">Figure </w:t>
      </w:r>
      <w:r w:rsidR="0069392C">
        <w:rPr>
          <w:noProof/>
        </w:rPr>
        <w:t>1</w:t>
      </w:r>
      <w:r w:rsidR="0069392C">
        <w:fldChar w:fldCharType="end"/>
      </w:r>
      <w:r w:rsidR="0069392C">
        <w:t xml:space="preserve"> as a ‘data stack’ (“DS”) and a top-of-stack register (“TOS”). This TOS always contains the “top” of the operand/result stack, so the top of the DS is actually the second item in the operand/result stack. This separation is done so that the ALU can simultaneously access the top two items in the operand/result stack. </w:t>
      </w:r>
      <w:r w:rsidR="004D5E4E">
        <w:t>The return stack (“RS”) holds address pointers</w:t>
      </w:r>
      <w:r w:rsidR="006A3499">
        <w:t xml:space="preserve"> to instruction addresses for returning from subroutine/function calls. </w:t>
      </w:r>
    </w:p>
    <w:p w:rsidR="004D5E4E" w:rsidRDefault="004D5E4E" w:rsidP="0052174C">
      <w:r>
        <w:t>This illustrates a performance advantage of stack machines over register machines.</w:t>
      </w:r>
      <w:r w:rsidR="00280AF5">
        <w:t xml:space="preserve"> Instruction sets for a register machine must include fields to specify register addresses for reading operands from and storing results to. </w:t>
      </w:r>
      <w:r w:rsidR="00A919A4">
        <w:t>This is not required for stack machines—</w:t>
      </w:r>
      <w:r w:rsidR="00443D91">
        <w:t>the ALU always pops</w:t>
      </w:r>
      <w:r w:rsidR="00BF04ED">
        <w:t xml:space="preserve"> the top two elements of the operand/result stack </w:t>
      </w:r>
      <w:r w:rsidR="00443D91">
        <w:t>for its two inputs and pushes the result back to the stack. This eliminates the need for address specification for logic</w:t>
      </w:r>
      <w:r w:rsidR="002D4A76">
        <w:t>al and arithmetical operations; as a result, i</w:t>
      </w:r>
      <w:r w:rsidR="00443D91">
        <w:t>n</w:t>
      </w:r>
      <w:r w:rsidR="002D4A76">
        <w:t xml:space="preserve">structions can be much shorter. This means that programs for stack machines can be significantly smaller. </w:t>
      </w:r>
    </w:p>
    <w:p w:rsidR="0023515C" w:rsidRDefault="0023515C" w:rsidP="0052174C">
      <w:r>
        <w:t>However, stack machines can</w:t>
      </w:r>
      <w:r w:rsidR="007C149F">
        <w:t>, in some scenarios</w:t>
      </w:r>
      <w:r>
        <w:t xml:space="preserve"> require more instructions than their register counterparts. Take the example of implementing a simple expression like </w:t>
      </w:r>
    </w:p>
    <w:p w:rsidR="004454B4" w:rsidRDefault="0023515C" w:rsidP="0052174C">
      <w:pPr>
        <w:rPr>
          <w:noProof/>
        </w:rPr>
      </w:pPr>
      <m:oMathPara>
        <m:oMath>
          <m:r>
            <w:rPr>
              <w:rFonts w:ascii="Cambria Math" w:hAnsi="Cambria Math"/>
            </w:rPr>
            <m:t>z=x+y</m:t>
          </m:r>
        </m:oMath>
      </m:oMathPara>
    </w:p>
    <w:p w:rsidR="001D7DBF" w:rsidRPr="00B739D3" w:rsidRDefault="003239A7" w:rsidP="0052174C">
      <w:pPr>
        <w:rPr>
          <w:i/>
        </w:rPr>
      </w:pPr>
      <w:bookmarkStart w:id="2" w:name="_GoBack"/>
      <w:bookmarkEnd w:id="2"/>
      <w:r>
        <w:rPr>
          <w:noProof/>
        </w:rPr>
        <w:lastRenderedPageBreak/>
        <mc:AlternateContent>
          <mc:Choice Requires="wpg">
            <w:drawing>
              <wp:anchor distT="0" distB="0" distL="114300" distR="114300" simplePos="0" relativeHeight="251667456" behindDoc="0" locked="0" layoutInCell="1" allowOverlap="1" wp14:anchorId="2D8A4E44" wp14:editId="2DE94DF6">
                <wp:simplePos x="0" y="0"/>
                <wp:positionH relativeFrom="margin">
                  <wp:posOffset>6350</wp:posOffset>
                </wp:positionH>
                <wp:positionV relativeFrom="paragraph">
                  <wp:posOffset>2606675</wp:posOffset>
                </wp:positionV>
                <wp:extent cx="1941830" cy="2394585"/>
                <wp:effectExtent l="0" t="0" r="1270" b="5715"/>
                <wp:wrapTight wrapText="bothSides">
                  <wp:wrapPolygon edited="0">
                    <wp:start x="0" y="0"/>
                    <wp:lineTo x="0" y="21480"/>
                    <wp:lineTo x="21402" y="21480"/>
                    <wp:lineTo x="21402" y="0"/>
                    <wp:lineTo x="0" y="0"/>
                  </wp:wrapPolygon>
                </wp:wrapTight>
                <wp:docPr id="9" name="Group 9"/>
                <wp:cNvGraphicFramePr/>
                <a:graphic xmlns:a="http://schemas.openxmlformats.org/drawingml/2006/main">
                  <a:graphicData uri="http://schemas.microsoft.com/office/word/2010/wordprocessingGroup">
                    <wpg:wgp>
                      <wpg:cNvGrpSpPr/>
                      <wpg:grpSpPr>
                        <a:xfrm>
                          <a:off x="0" y="0"/>
                          <a:ext cx="1941830" cy="2394585"/>
                          <a:chOff x="1720158" y="1"/>
                          <a:chExt cx="1942066" cy="1486306"/>
                        </a:xfrm>
                      </wpg:grpSpPr>
                      <wps:wsp>
                        <wps:cNvPr id="12" name="Text Box 12"/>
                        <wps:cNvSpPr txBox="1"/>
                        <wps:spPr>
                          <a:xfrm>
                            <a:off x="1720158" y="1"/>
                            <a:ext cx="1932915" cy="1030406"/>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239A7" w:rsidRDefault="003239A7" w:rsidP="003239A7">
                              <w:pPr>
                                <w:rPr>
                                  <w:b/>
                                </w:rPr>
                              </w:pPr>
                              <w:r>
                                <w:rPr>
                                  <w:b/>
                                </w:rPr>
                                <w:t>Pseudo-</w:t>
                              </w:r>
                              <w:r w:rsidRPr="007C149F">
                                <w:rPr>
                                  <w:b/>
                                </w:rPr>
                                <w:t xml:space="preserve">MIPS </w:t>
                              </w:r>
                              <w:r>
                                <w:rPr>
                                  <w:b/>
                                </w:rPr>
                                <w:t>Stack</w:t>
                              </w:r>
                              <w:r w:rsidRPr="007C149F">
                                <w:rPr>
                                  <w:b/>
                                </w:rPr>
                                <w:t xml:space="preserve"> Machine</w:t>
                              </w:r>
                            </w:p>
                            <w:p w:rsidR="003239A7" w:rsidRPr="007C149F" w:rsidRDefault="003239A7" w:rsidP="003239A7">
                              <w:pPr>
                                <w:rPr>
                                  <w:rFonts w:ascii="PragmataPro" w:hAnsi="PragmataPro" w:cs="PragmataPro"/>
                                </w:rPr>
                              </w:pPr>
                              <w:proofErr w:type="gramStart"/>
                              <w:r w:rsidRPr="003239A7">
                                <w:rPr>
                                  <w:rFonts w:ascii="PragmataPro" w:hAnsi="PragmataPro" w:cs="PragmataPro"/>
                                </w:rPr>
                                <w:t>push</w:t>
                              </w:r>
                              <w:proofErr w:type="gramEnd"/>
                              <w:r w:rsidRPr="003239A7">
                                <w:rPr>
                                  <w:rFonts w:ascii="PragmataPro" w:hAnsi="PragmataPro" w:cs="PragmataPro"/>
                                </w:rPr>
                                <w:t xml:space="preserve"> x</w:t>
                              </w:r>
                              <w:r>
                                <w:rPr>
                                  <w:rFonts w:ascii="PragmataPro" w:hAnsi="PragmataPro" w:cs="PragmataPro"/>
                                </w:rPr>
                                <w:br/>
                                <w:t>push y</w:t>
                              </w:r>
                              <w:r>
                                <w:rPr>
                                  <w:rFonts w:ascii="PragmataPro" w:hAnsi="PragmataPro" w:cs="PragmataPro"/>
                                </w:rPr>
                                <w:br/>
                                <w:t>push z</w:t>
                              </w:r>
                              <w:r>
                                <w:rPr>
                                  <w:rFonts w:ascii="PragmataPro" w:hAnsi="PragmataPro" w:cs="PragmataPro"/>
                                </w:rPr>
                                <w:br/>
                              </w:r>
                              <w:proofErr w:type="spellStart"/>
                              <w:r>
                                <w:rPr>
                                  <w:rFonts w:ascii="PragmataPro" w:hAnsi="PragmataPro" w:cs="PragmataPro"/>
                                </w:rPr>
                                <w:t>mult</w:t>
                              </w:r>
                              <w:proofErr w:type="spellEnd"/>
                              <w:r>
                                <w:rPr>
                                  <w:rFonts w:ascii="PragmataPro" w:hAnsi="PragmataPro" w:cs="PragmataPro"/>
                                </w:rPr>
                                <w:br/>
                              </w:r>
                              <w:r w:rsidRPr="003239A7">
                                <w:rPr>
                                  <w:rFonts w:ascii="PragmataPro" w:hAnsi="PragmataPro" w:cs="PragmataPro"/>
                                </w:rPr>
                                <w:t>add</w:t>
                              </w:r>
                              <w:r>
                                <w:rPr>
                                  <w:rFonts w:ascii="PragmataPro" w:hAnsi="PragmataPro" w:cs="PragmataPro"/>
                                </w:rPr>
                                <w:br/>
                              </w:r>
                              <w:r w:rsidRPr="003239A7">
                                <w:rPr>
                                  <w:rFonts w:ascii="PragmataPro" w:hAnsi="PragmataPro" w:cs="PragmataPro"/>
                                </w:rPr>
                                <w:t>push u</w:t>
                              </w:r>
                              <w:r>
                                <w:rPr>
                                  <w:rFonts w:ascii="PragmataPro" w:hAnsi="PragmataPro" w:cs="PragmataPro"/>
                                </w:rPr>
                                <w:br/>
                              </w:r>
                              <w:r w:rsidRPr="003239A7">
                                <w:rPr>
                                  <w:rFonts w:ascii="PragmataPro" w:hAnsi="PragmataPro" w:cs="PragmataPro"/>
                                </w:rPr>
                                <w:t>ad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20159" y="1053237"/>
                            <a:ext cx="1942065" cy="433070"/>
                          </a:xfrm>
                          <a:prstGeom prst="rect">
                            <a:avLst/>
                          </a:prstGeom>
                          <a:solidFill>
                            <a:prstClr val="white"/>
                          </a:solidFill>
                          <a:ln>
                            <a:noFill/>
                          </a:ln>
                          <a:effectLst/>
                        </wps:spPr>
                        <wps:txbx>
                          <w:txbxContent>
                            <w:p w:rsidR="003239A7" w:rsidRDefault="003239A7" w:rsidP="003239A7">
                              <w:pPr>
                                <w:pStyle w:val="Caption"/>
                                <w:rPr>
                                  <w:noProof/>
                                </w:rPr>
                              </w:pPr>
                              <w:bookmarkStart w:id="3" w:name="_Ref437906275"/>
                              <w:r>
                                <w:t xml:space="preserve">Figure </w:t>
                              </w:r>
                              <w:r>
                                <w:fldChar w:fldCharType="begin"/>
                              </w:r>
                              <w:r>
                                <w:instrText xml:space="preserve"> SEQ Figure \* ARABIC </w:instrText>
                              </w:r>
                              <w:r>
                                <w:fldChar w:fldCharType="separate"/>
                              </w:r>
                              <w:r>
                                <w:rPr>
                                  <w:noProof/>
                                </w:rPr>
                                <w:t>3</w:t>
                              </w:r>
                              <w:r>
                                <w:fldChar w:fldCharType="end"/>
                              </w:r>
                              <w:bookmarkEnd w:id="3"/>
                              <w:r>
                                <w:t xml:space="preserve">: </w:t>
                              </w:r>
                              <w:r>
                                <w:t>How a stack machine might efficiently compute</w:t>
                              </w:r>
                              <w:r w:rsidR="00A1195D">
                                <w:br/>
                              </w:r>
                              <m:oMath>
                                <m:r>
                                  <m:rPr>
                                    <m:sty m:val="bi"/>
                                  </m:rPr>
                                  <w:rPr>
                                    <w:rFonts w:ascii="Cambria Math" w:hAnsi="Cambria Math"/>
                                  </w:rPr>
                                  <m:t xml:space="preserve"> </m:t>
                                </m:r>
                                <m:r>
                                  <m:rPr>
                                    <m:sty m:val="bi"/>
                                  </m:rPr>
                                  <w:rPr>
                                    <w:rFonts w:ascii="Cambria Math" w:hAnsi="Cambria Math" w:cs="Arial"/>
                                    <w:sz w:val="21"/>
                                    <w:szCs w:val="21"/>
                                    <w:shd w:val="clear" w:color="auto" w:fill="FFFFFF"/>
                                  </w:rPr>
                                  <m:t>x+y*z+u</m:t>
                                </m:r>
                              </m:oMath>
                              <w:r w:rsidRPr="003239A7">
                                <w:rPr>
                                  <w:rFonts w:ascii="Arial" w:hAnsi="Arial" w:cs="Arial"/>
                                  <w:sz w:val="21"/>
                                  <w:szCs w:val="21"/>
                                  <w:shd w:val="clear" w:color="auto" w:fill="FFFFF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8A4E44" id="Group 9" o:spid="_x0000_s1029" style="position:absolute;margin-left:.5pt;margin-top:205.25pt;width:152.9pt;height:188.55pt;z-index:251667456;mso-position-horizontal-relative:margin;mso-width-relative:margin;mso-height-relative:margin" coordorigin="17201" coordsize="19420,14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">
                <v:shape id="Text Box 12" o:spid="_x0000_s1030" type="#_x0000_t202" style="position:absolute;left:17201;width:19329;height:10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klcIA&#10;AADbAAAADwAAAGRycy9kb3ducmV2LnhtbERPTWvCQBC9F/wPywheim7MQUrqKqUgqV5CtYUeh+yY&#10;DWZnw+42if++Wyj0No/3Odv9ZDsxkA+tYwXrVQaCuHa65UbBx+WwfAIRIrLGzjEpuFOA/W72sMVC&#10;u5HfaTjHRqQQDgUqMDH2hZShNmQxrFxPnLir8xZjgr6R2uOYwm0n8yzbSIstpwaDPb0aqm/nb6uA&#10;p9zHjTmFi+vL27Gs6Kv6fFRqMZ9enkFEmuK/+M/9ptP8HH5/SQ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0iSVwgAAANsAAAAPAAAAAAAAAAAAAAAAAJgCAABkcnMvZG93&#10;bnJldi54bWxQSwUGAAAAAAQABAD1AAAAhwMAAAAA&#10;" fillcolor="white [3201]" strokecolor="black [3213]" strokeweight=".5pt">
                  <v:textbox>
                    <w:txbxContent>
                      <w:p w:rsidR="003239A7" w:rsidRDefault="003239A7" w:rsidP="003239A7">
                        <w:pPr>
                          <w:rPr>
                            <w:b/>
                          </w:rPr>
                        </w:pPr>
                        <w:r>
                          <w:rPr>
                            <w:b/>
                          </w:rPr>
                          <w:t>Pseudo-</w:t>
                        </w:r>
                        <w:r w:rsidRPr="007C149F">
                          <w:rPr>
                            <w:b/>
                          </w:rPr>
                          <w:t xml:space="preserve">MIPS </w:t>
                        </w:r>
                        <w:r>
                          <w:rPr>
                            <w:b/>
                          </w:rPr>
                          <w:t>Stack</w:t>
                        </w:r>
                        <w:r w:rsidRPr="007C149F">
                          <w:rPr>
                            <w:b/>
                          </w:rPr>
                          <w:t xml:space="preserve"> Machine</w:t>
                        </w:r>
                      </w:p>
                      <w:p w:rsidR="003239A7" w:rsidRPr="007C149F" w:rsidRDefault="003239A7" w:rsidP="003239A7">
                        <w:pPr>
                          <w:rPr>
                            <w:rFonts w:ascii="PragmataPro" w:hAnsi="PragmataPro" w:cs="PragmataPro"/>
                          </w:rPr>
                        </w:pPr>
                        <w:proofErr w:type="gramStart"/>
                        <w:r w:rsidRPr="003239A7">
                          <w:rPr>
                            <w:rFonts w:ascii="PragmataPro" w:hAnsi="PragmataPro" w:cs="PragmataPro"/>
                          </w:rPr>
                          <w:t>push</w:t>
                        </w:r>
                        <w:proofErr w:type="gramEnd"/>
                        <w:r w:rsidRPr="003239A7">
                          <w:rPr>
                            <w:rFonts w:ascii="PragmataPro" w:hAnsi="PragmataPro" w:cs="PragmataPro"/>
                          </w:rPr>
                          <w:t xml:space="preserve"> x</w:t>
                        </w:r>
                        <w:r>
                          <w:rPr>
                            <w:rFonts w:ascii="PragmataPro" w:hAnsi="PragmataPro" w:cs="PragmataPro"/>
                          </w:rPr>
                          <w:br/>
                          <w:t>push y</w:t>
                        </w:r>
                        <w:r>
                          <w:rPr>
                            <w:rFonts w:ascii="PragmataPro" w:hAnsi="PragmataPro" w:cs="PragmataPro"/>
                          </w:rPr>
                          <w:br/>
                          <w:t>push z</w:t>
                        </w:r>
                        <w:r>
                          <w:rPr>
                            <w:rFonts w:ascii="PragmataPro" w:hAnsi="PragmataPro" w:cs="PragmataPro"/>
                          </w:rPr>
                          <w:br/>
                        </w:r>
                        <w:proofErr w:type="spellStart"/>
                        <w:r>
                          <w:rPr>
                            <w:rFonts w:ascii="PragmataPro" w:hAnsi="PragmataPro" w:cs="PragmataPro"/>
                          </w:rPr>
                          <w:t>mult</w:t>
                        </w:r>
                        <w:proofErr w:type="spellEnd"/>
                        <w:r>
                          <w:rPr>
                            <w:rFonts w:ascii="PragmataPro" w:hAnsi="PragmataPro" w:cs="PragmataPro"/>
                          </w:rPr>
                          <w:br/>
                        </w:r>
                        <w:r w:rsidRPr="003239A7">
                          <w:rPr>
                            <w:rFonts w:ascii="PragmataPro" w:hAnsi="PragmataPro" w:cs="PragmataPro"/>
                          </w:rPr>
                          <w:t>add</w:t>
                        </w:r>
                        <w:r>
                          <w:rPr>
                            <w:rFonts w:ascii="PragmataPro" w:hAnsi="PragmataPro" w:cs="PragmataPro"/>
                          </w:rPr>
                          <w:br/>
                        </w:r>
                        <w:r w:rsidRPr="003239A7">
                          <w:rPr>
                            <w:rFonts w:ascii="PragmataPro" w:hAnsi="PragmataPro" w:cs="PragmataPro"/>
                          </w:rPr>
                          <w:t>push u</w:t>
                        </w:r>
                        <w:r>
                          <w:rPr>
                            <w:rFonts w:ascii="PragmataPro" w:hAnsi="PragmataPro" w:cs="PragmataPro"/>
                          </w:rPr>
                          <w:br/>
                        </w:r>
                        <w:r w:rsidRPr="003239A7">
                          <w:rPr>
                            <w:rFonts w:ascii="PragmataPro" w:hAnsi="PragmataPro" w:cs="PragmataPro"/>
                          </w:rPr>
                          <w:t>add</w:t>
                        </w:r>
                      </w:p>
                    </w:txbxContent>
                  </v:textbox>
                </v:shape>
                <v:shape id="Text Box 13" o:spid="_x0000_s1031" type="#_x0000_t202" style="position:absolute;left:17201;top:10532;width:19421;height:4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BKKcIA&#10;AADbAAAADwAAAGRycy9kb3ducmV2LnhtbERPS2vCQBC+C/0PyxR6kbppCk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8EopwgAAANsAAAAPAAAAAAAAAAAAAAAAAJgCAABkcnMvZG93&#10;bnJldi54bWxQSwUGAAAAAAQABAD1AAAAhwMAAAAA&#10;" stroked="f">
                  <v:textbox inset="0,0,0,0">
                    <w:txbxContent>
                      <w:p w:rsidR="003239A7" w:rsidRDefault="003239A7" w:rsidP="003239A7">
                        <w:pPr>
                          <w:pStyle w:val="Caption"/>
                          <w:rPr>
                            <w:noProof/>
                          </w:rPr>
                        </w:pPr>
                        <w:bookmarkStart w:id="4" w:name="_Ref437906275"/>
                        <w:r>
                          <w:t xml:space="preserve">Figure </w:t>
                        </w:r>
                        <w:r>
                          <w:fldChar w:fldCharType="begin"/>
                        </w:r>
                        <w:r>
                          <w:instrText xml:space="preserve"> SEQ Figure \* ARABIC </w:instrText>
                        </w:r>
                        <w:r>
                          <w:fldChar w:fldCharType="separate"/>
                        </w:r>
                        <w:r>
                          <w:rPr>
                            <w:noProof/>
                          </w:rPr>
                          <w:t>3</w:t>
                        </w:r>
                        <w:r>
                          <w:fldChar w:fldCharType="end"/>
                        </w:r>
                        <w:bookmarkEnd w:id="4"/>
                        <w:r>
                          <w:t xml:space="preserve">: </w:t>
                        </w:r>
                        <w:r>
                          <w:t>How a stack machine might efficiently compute</w:t>
                        </w:r>
                        <w:r w:rsidR="00A1195D">
                          <w:br/>
                        </w:r>
                        <m:oMath>
                          <m:r>
                            <m:rPr>
                              <m:sty m:val="bi"/>
                            </m:rPr>
                            <w:rPr>
                              <w:rFonts w:ascii="Cambria Math" w:hAnsi="Cambria Math"/>
                            </w:rPr>
                            <m:t xml:space="preserve"> </m:t>
                          </m:r>
                          <m:r>
                            <m:rPr>
                              <m:sty m:val="bi"/>
                            </m:rPr>
                            <w:rPr>
                              <w:rFonts w:ascii="Cambria Math" w:hAnsi="Cambria Math" w:cs="Arial"/>
                              <w:sz w:val="21"/>
                              <w:szCs w:val="21"/>
                              <w:shd w:val="clear" w:color="auto" w:fill="FFFFFF"/>
                            </w:rPr>
                            <m:t>x+y*z+u</m:t>
                          </m:r>
                        </m:oMath>
                        <w:r w:rsidRPr="003239A7">
                          <w:rPr>
                            <w:rFonts w:ascii="Arial" w:hAnsi="Arial" w:cs="Arial"/>
                            <w:sz w:val="21"/>
                            <w:szCs w:val="21"/>
                            <w:shd w:val="clear" w:color="auto" w:fill="FFFFFF"/>
                          </w:rPr>
                          <w:t>.</w:t>
                        </w:r>
                      </w:p>
                    </w:txbxContent>
                  </v:textbox>
                </v:shape>
                <w10:wrap type="tight" anchorx="margin"/>
              </v:group>
            </w:pict>
          </mc:Fallback>
        </mc:AlternateContent>
      </w:r>
      <w:r w:rsidR="007C149F">
        <w:rPr>
          <w:noProof/>
        </w:rPr>
        <mc:AlternateContent>
          <mc:Choice Requires="wpg">
            <w:drawing>
              <wp:anchor distT="0" distB="0" distL="114300" distR="114300" simplePos="0" relativeHeight="251665408" behindDoc="0" locked="0" layoutInCell="1" allowOverlap="1" wp14:anchorId="3047642A" wp14:editId="3DDA7E0B">
                <wp:simplePos x="0" y="0"/>
                <wp:positionH relativeFrom="column">
                  <wp:posOffset>2213572</wp:posOffset>
                </wp:positionH>
                <wp:positionV relativeFrom="paragraph">
                  <wp:posOffset>279444</wp:posOffset>
                </wp:positionV>
                <wp:extent cx="3653073" cy="1864995"/>
                <wp:effectExtent l="0" t="0" r="24130" b="1905"/>
                <wp:wrapTight wrapText="bothSides">
                  <wp:wrapPolygon edited="0">
                    <wp:start x="0" y="0"/>
                    <wp:lineTo x="0" y="21401"/>
                    <wp:lineTo x="21630" y="21401"/>
                    <wp:lineTo x="21630" y="0"/>
                    <wp:lineTo x="0" y="0"/>
                  </wp:wrapPolygon>
                </wp:wrapTight>
                <wp:docPr id="8" name="Group 8"/>
                <wp:cNvGraphicFramePr/>
                <a:graphic xmlns:a="http://schemas.openxmlformats.org/drawingml/2006/main">
                  <a:graphicData uri="http://schemas.microsoft.com/office/word/2010/wordprocessingGroup">
                    <wpg:wgp>
                      <wpg:cNvGrpSpPr/>
                      <wpg:grpSpPr>
                        <a:xfrm>
                          <a:off x="0" y="0"/>
                          <a:ext cx="3653073" cy="1864995"/>
                          <a:chOff x="0" y="0"/>
                          <a:chExt cx="3653073" cy="1864995"/>
                        </a:xfrm>
                      </wpg:grpSpPr>
                      <wpg:grpSp>
                        <wpg:cNvPr id="6" name="Group 6"/>
                        <wpg:cNvGrpSpPr/>
                        <wpg:grpSpPr>
                          <a:xfrm>
                            <a:off x="0" y="0"/>
                            <a:ext cx="3653073" cy="1045675"/>
                            <a:chOff x="0" y="0"/>
                            <a:chExt cx="3653073" cy="1045675"/>
                          </a:xfrm>
                        </wpg:grpSpPr>
                        <wps:wsp>
                          <wps:cNvPr id="4" name="Text Box 4"/>
                          <wps:cNvSpPr txBox="1"/>
                          <wps:spPr>
                            <a:xfrm>
                              <a:off x="0" y="0"/>
                              <a:ext cx="1719580" cy="104521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1D7DBF" w:rsidRDefault="007C149F">
                                <w:pPr>
                                  <w:rPr>
                                    <w:b/>
                                  </w:rPr>
                                </w:pPr>
                                <w:r w:rsidRPr="007C149F">
                                  <w:rPr>
                                    <w:b/>
                                  </w:rPr>
                                  <w:t>MIPS Register Machine</w:t>
                                </w:r>
                              </w:p>
                              <w:p w:rsidR="007C149F" w:rsidRPr="007C149F" w:rsidRDefault="007C149F">
                                <w:pPr>
                                  <w:rPr>
                                    <w:rFonts w:ascii="PragmataPro" w:hAnsi="PragmataPro" w:cs="PragmataPro"/>
                                  </w:rPr>
                                </w:pPr>
                                <w:proofErr w:type="gramStart"/>
                                <w:r>
                                  <w:rPr>
                                    <w:rFonts w:ascii="PragmataPro" w:hAnsi="PragmataPro" w:cs="PragmataPro"/>
                                  </w:rPr>
                                  <w:t>add</w:t>
                                </w:r>
                                <w:proofErr w:type="gramEnd"/>
                                <w:r>
                                  <w:rPr>
                                    <w:rFonts w:ascii="PragmataPro" w:hAnsi="PragmataPro" w:cs="PragmataPro"/>
                                  </w:rPr>
                                  <w:t xml:space="preserve"> $z, $x,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720158" y="0"/>
                              <a:ext cx="1932915" cy="10456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7C149F" w:rsidRDefault="007C149F" w:rsidP="007C149F">
                                <w:pPr>
                                  <w:rPr>
                                    <w:b/>
                                  </w:rPr>
                                </w:pPr>
                                <w:r>
                                  <w:rPr>
                                    <w:b/>
                                  </w:rPr>
                                  <w:t>Pseudo-</w:t>
                                </w:r>
                                <w:r w:rsidRPr="007C149F">
                                  <w:rPr>
                                    <w:b/>
                                  </w:rPr>
                                  <w:t xml:space="preserve">MIPS </w:t>
                                </w:r>
                                <w:r>
                                  <w:rPr>
                                    <w:b/>
                                  </w:rPr>
                                  <w:t>Stack</w:t>
                                </w:r>
                                <w:r w:rsidRPr="007C149F">
                                  <w:rPr>
                                    <w:b/>
                                  </w:rPr>
                                  <w:t xml:space="preserve"> Machine</w:t>
                                </w:r>
                              </w:p>
                              <w:p w:rsidR="007C149F" w:rsidRPr="007C149F" w:rsidRDefault="003239A7" w:rsidP="007C149F">
                                <w:pPr>
                                  <w:rPr>
                                    <w:rFonts w:ascii="PragmataPro" w:hAnsi="PragmataPro" w:cs="PragmataPro"/>
                                  </w:rPr>
                                </w:pPr>
                                <w:proofErr w:type="gramStart"/>
                                <w:r>
                                  <w:rPr>
                                    <w:rFonts w:ascii="PragmataPro" w:hAnsi="PragmataPro" w:cs="PragmataPro"/>
                                  </w:rPr>
                                  <w:t>push</w:t>
                                </w:r>
                                <w:proofErr w:type="gramEnd"/>
                                <w:r w:rsidR="007C149F">
                                  <w:rPr>
                                    <w:rFonts w:ascii="PragmataPro" w:hAnsi="PragmataPro" w:cs="PragmataPro"/>
                                  </w:rPr>
                                  <w:t xml:space="preserve"> </w:t>
                                </w:r>
                                <w:proofErr w:type="spellStart"/>
                                <w:r w:rsidR="007C149F">
                                  <w:rPr>
                                    <w:rFonts w:ascii="PragmataPro" w:hAnsi="PragmataPro" w:cs="PragmataPro"/>
                                  </w:rPr>
                                  <w:t>x_addr</w:t>
                                </w:r>
                                <w:proofErr w:type="spellEnd"/>
                                <w:r w:rsidR="007C149F">
                                  <w:rPr>
                                    <w:rFonts w:ascii="PragmataPro" w:hAnsi="PragmataPro" w:cs="PragmataPro"/>
                                  </w:rPr>
                                  <w:br/>
                                </w:r>
                                <w:r>
                                  <w:rPr>
                                    <w:rFonts w:ascii="PragmataPro" w:hAnsi="PragmataPro" w:cs="PragmataPro"/>
                                  </w:rPr>
                                  <w:t>push</w:t>
                                </w:r>
                                <w:r w:rsidR="007C149F">
                                  <w:rPr>
                                    <w:rFonts w:ascii="PragmataPro" w:hAnsi="PragmataPro" w:cs="PragmataPro"/>
                                  </w:rPr>
                                  <w:t xml:space="preserve"> </w:t>
                                </w:r>
                                <w:proofErr w:type="spellStart"/>
                                <w:r w:rsidR="007C149F">
                                  <w:rPr>
                                    <w:rFonts w:ascii="PragmataPro" w:hAnsi="PragmataPro" w:cs="PragmataPro"/>
                                  </w:rPr>
                                  <w:t>y_addr</w:t>
                                </w:r>
                                <w:proofErr w:type="spellEnd"/>
                                <w:r w:rsidR="007C149F">
                                  <w:rPr>
                                    <w:rFonts w:ascii="PragmataPro" w:hAnsi="PragmataPro" w:cs="PragmataPro"/>
                                  </w:rPr>
                                  <w:br/>
                                </w:r>
                                <w:r w:rsidR="007C149F">
                                  <w:rPr>
                                    <w:rFonts w:ascii="PragmataPro" w:hAnsi="PragmataPro" w:cs="PragmataPro"/>
                                  </w:rPr>
                                  <w:t>a</w:t>
                                </w:r>
                                <w:r w:rsidR="007C149F">
                                  <w:rPr>
                                    <w:rFonts w:ascii="PragmataPro" w:hAnsi="PragmataPro" w:cs="PragmataPro"/>
                                  </w:rPr>
                                  <w:t>dd</w:t>
                                </w:r>
                                <w:r w:rsidR="007C149F">
                                  <w:rPr>
                                    <w:rFonts w:ascii="PragmataPro" w:hAnsi="PragmataPro" w:cs="PragmataPro"/>
                                  </w:rPr>
                                  <w:br/>
                                </w:r>
                                <w:r>
                                  <w:rPr>
                                    <w:rFonts w:ascii="PragmataPro" w:hAnsi="PragmataPro" w:cs="PragmataPro"/>
                                  </w:rPr>
                                  <w:t>pop</w:t>
                                </w:r>
                                <w:r w:rsidR="007C149F">
                                  <w:rPr>
                                    <w:rFonts w:ascii="PragmataPro" w:hAnsi="PragmataPro" w:cs="PragmataPro"/>
                                  </w:rPr>
                                  <w:t xml:space="preserve"> </w:t>
                                </w:r>
                                <w:proofErr w:type="spellStart"/>
                                <w:r w:rsidR="007C149F">
                                  <w:rPr>
                                    <w:rFonts w:ascii="PragmataPro" w:hAnsi="PragmataPro" w:cs="PragmataPro"/>
                                  </w:rPr>
                                  <w:t>z_add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1099820"/>
                            <a:ext cx="3651885" cy="765175"/>
                          </a:xfrm>
                          <a:prstGeom prst="rect">
                            <a:avLst/>
                          </a:prstGeom>
                          <a:solidFill>
                            <a:prstClr val="white"/>
                          </a:solidFill>
                          <a:ln>
                            <a:noFill/>
                          </a:ln>
                          <a:effectLst/>
                        </wps:spPr>
                        <wps:txbx>
                          <w:txbxContent>
                            <w:p w:rsidR="007C149F" w:rsidRDefault="007C149F" w:rsidP="007C149F">
                              <w:pPr>
                                <w:pStyle w:val="Caption"/>
                                <w:rPr>
                                  <w:noProof/>
                                </w:rPr>
                              </w:pPr>
                              <w:bookmarkStart w:id="5" w:name="_Ref437901881"/>
                              <w:r>
                                <w:t xml:space="preserve">Figure </w:t>
                              </w:r>
                              <w:r>
                                <w:fldChar w:fldCharType="begin"/>
                              </w:r>
                              <w:r>
                                <w:instrText xml:space="preserve"> SEQ Figure \* ARABIC </w:instrText>
                              </w:r>
                              <w:r>
                                <w:fldChar w:fldCharType="separate"/>
                              </w:r>
                              <w:r w:rsidR="003239A7">
                                <w:rPr>
                                  <w:noProof/>
                                </w:rPr>
                                <w:t>2</w:t>
                              </w:r>
                              <w:r>
                                <w:fldChar w:fldCharType="end"/>
                              </w:r>
                              <w:bookmarkEnd w:id="5"/>
                              <w:r>
                                <w:t>: A MIPS register machine and a stack machine (which uses MIPS-</w:t>
                              </w:r>
                              <w:proofErr w:type="spellStart"/>
                              <w:r>
                                <w:t>esque</w:t>
                              </w:r>
                              <w:proofErr w:type="spellEnd"/>
                              <w:r>
                                <w:t xml:space="preserve"> instructions) implement a simple addition of previously calculated values, x and y. The sum, z, is stored for later u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7642A" id="Group 8" o:spid="_x0000_s1032" style="position:absolute;margin-left:174.3pt;margin-top:22pt;width:287.65pt;height:146.85pt;z-index:251665408" coordsize="36530,18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">
                <v:group id="Group 6" o:spid="_x0000_s1033" style="position:absolute;width:36530;height:10456" coordsize="36530,10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Text Box 4" o:spid="_x0000_s1034" type="#_x0000_t202" style="position:absolute;width:17195;height:10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o7aMEA&#10;AADaAAAADwAAAGRycy9kb3ducmV2LnhtbESPQWsCMRSE74X+h/CEXopmFRFZjSIF0XoRtQWPj81z&#10;s7h5WZKo6783guBxmJlvmOm8tbW4kg+VYwX9XgaCuHC64lLB32HZHYMIEVlj7ZgU3CnAfPb5McVc&#10;uxvv6LqPpUgQDjkqMDE2uZShMGQx9FxDnLyT8xZjkr6U2uMtwW0tB1k2khYrTgsGG/oxVJz3F6uA&#10;24GPI7MJB9eszr+rLR23/99KfXXaxQREpDa+w6/2WisYwvNKugF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O2jBAAAA2gAAAA8AAAAAAAAAAAAAAAAAmAIAAGRycy9kb3du&#10;cmV2LnhtbFBLBQYAAAAABAAEAPUAAACGAwAAAAA=&#10;" fillcolor="white [3201]" strokecolor="black [3213]" strokeweight=".5pt">
                    <v:textbox>
                      <w:txbxContent>
                        <w:p w:rsidR="001D7DBF" w:rsidRDefault="007C149F">
                          <w:pPr>
                            <w:rPr>
                              <w:b/>
                            </w:rPr>
                          </w:pPr>
                          <w:r w:rsidRPr="007C149F">
                            <w:rPr>
                              <w:b/>
                            </w:rPr>
                            <w:t>MIPS Register Machine</w:t>
                          </w:r>
                        </w:p>
                        <w:p w:rsidR="007C149F" w:rsidRPr="007C149F" w:rsidRDefault="007C149F">
                          <w:pPr>
                            <w:rPr>
                              <w:rFonts w:ascii="PragmataPro" w:hAnsi="PragmataPro" w:cs="PragmataPro"/>
                            </w:rPr>
                          </w:pPr>
                          <w:proofErr w:type="gramStart"/>
                          <w:r>
                            <w:rPr>
                              <w:rFonts w:ascii="PragmataPro" w:hAnsi="PragmataPro" w:cs="PragmataPro"/>
                            </w:rPr>
                            <w:t>add</w:t>
                          </w:r>
                          <w:proofErr w:type="gramEnd"/>
                          <w:r>
                            <w:rPr>
                              <w:rFonts w:ascii="PragmataPro" w:hAnsi="PragmataPro" w:cs="PragmataPro"/>
                            </w:rPr>
                            <w:t xml:space="preserve"> $z, $x, $y</w:t>
                          </w:r>
                        </w:p>
                      </w:txbxContent>
                    </v:textbox>
                  </v:shape>
                  <v:shape id="Text Box 5" o:spid="_x0000_s1035" type="#_x0000_t202" style="position:absolute;left:17201;width:19329;height:10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e88EA&#10;AADaAAAADwAAAGRycy9kb3ducmV2LnhtbESPQWsCMRSE74X+h/CEXopmFRRZjSIF0XoRtQWPj81z&#10;s7h5WZKo6783guBxmJlvmOm8tbW4kg+VYwX9XgaCuHC64lLB32HZHYMIEVlj7ZgU3CnAfPb5McVc&#10;uxvv6LqPpUgQDjkqMDE2uZShMGQx9FxDnLyT8xZjkr6U2uMtwW0tB1k2khYrTgsGG/oxVJz3F6uA&#10;24GPI7MJB9eszr+rLR23/99KfXXaxQREpDa+w6/2WisYwvNKugF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GnvPBAAAA2gAAAA8AAAAAAAAAAAAAAAAAmAIAAGRycy9kb3du&#10;cmV2LnhtbFBLBQYAAAAABAAEAPUAAACGAwAAAAA=&#10;" fillcolor="white [3201]" strokecolor="black [3213]" strokeweight=".5pt">
                    <v:textbox>
                      <w:txbxContent>
                        <w:p w:rsidR="007C149F" w:rsidRDefault="007C149F" w:rsidP="007C149F">
                          <w:pPr>
                            <w:rPr>
                              <w:b/>
                            </w:rPr>
                          </w:pPr>
                          <w:r>
                            <w:rPr>
                              <w:b/>
                            </w:rPr>
                            <w:t>Pseudo-</w:t>
                          </w:r>
                          <w:r w:rsidRPr="007C149F">
                            <w:rPr>
                              <w:b/>
                            </w:rPr>
                            <w:t xml:space="preserve">MIPS </w:t>
                          </w:r>
                          <w:r>
                            <w:rPr>
                              <w:b/>
                            </w:rPr>
                            <w:t>Stack</w:t>
                          </w:r>
                          <w:r w:rsidRPr="007C149F">
                            <w:rPr>
                              <w:b/>
                            </w:rPr>
                            <w:t xml:space="preserve"> Machine</w:t>
                          </w:r>
                        </w:p>
                        <w:p w:rsidR="007C149F" w:rsidRPr="007C149F" w:rsidRDefault="003239A7" w:rsidP="007C149F">
                          <w:pPr>
                            <w:rPr>
                              <w:rFonts w:ascii="PragmataPro" w:hAnsi="PragmataPro" w:cs="PragmataPro"/>
                            </w:rPr>
                          </w:pPr>
                          <w:proofErr w:type="gramStart"/>
                          <w:r>
                            <w:rPr>
                              <w:rFonts w:ascii="PragmataPro" w:hAnsi="PragmataPro" w:cs="PragmataPro"/>
                            </w:rPr>
                            <w:t>push</w:t>
                          </w:r>
                          <w:proofErr w:type="gramEnd"/>
                          <w:r w:rsidR="007C149F">
                            <w:rPr>
                              <w:rFonts w:ascii="PragmataPro" w:hAnsi="PragmataPro" w:cs="PragmataPro"/>
                            </w:rPr>
                            <w:t xml:space="preserve"> </w:t>
                          </w:r>
                          <w:proofErr w:type="spellStart"/>
                          <w:r w:rsidR="007C149F">
                            <w:rPr>
                              <w:rFonts w:ascii="PragmataPro" w:hAnsi="PragmataPro" w:cs="PragmataPro"/>
                            </w:rPr>
                            <w:t>x_addr</w:t>
                          </w:r>
                          <w:proofErr w:type="spellEnd"/>
                          <w:r w:rsidR="007C149F">
                            <w:rPr>
                              <w:rFonts w:ascii="PragmataPro" w:hAnsi="PragmataPro" w:cs="PragmataPro"/>
                            </w:rPr>
                            <w:br/>
                          </w:r>
                          <w:r>
                            <w:rPr>
                              <w:rFonts w:ascii="PragmataPro" w:hAnsi="PragmataPro" w:cs="PragmataPro"/>
                            </w:rPr>
                            <w:t>push</w:t>
                          </w:r>
                          <w:r w:rsidR="007C149F">
                            <w:rPr>
                              <w:rFonts w:ascii="PragmataPro" w:hAnsi="PragmataPro" w:cs="PragmataPro"/>
                            </w:rPr>
                            <w:t xml:space="preserve"> </w:t>
                          </w:r>
                          <w:proofErr w:type="spellStart"/>
                          <w:r w:rsidR="007C149F">
                            <w:rPr>
                              <w:rFonts w:ascii="PragmataPro" w:hAnsi="PragmataPro" w:cs="PragmataPro"/>
                            </w:rPr>
                            <w:t>y_addr</w:t>
                          </w:r>
                          <w:proofErr w:type="spellEnd"/>
                          <w:r w:rsidR="007C149F">
                            <w:rPr>
                              <w:rFonts w:ascii="PragmataPro" w:hAnsi="PragmataPro" w:cs="PragmataPro"/>
                            </w:rPr>
                            <w:br/>
                          </w:r>
                          <w:r w:rsidR="007C149F">
                            <w:rPr>
                              <w:rFonts w:ascii="PragmataPro" w:hAnsi="PragmataPro" w:cs="PragmataPro"/>
                            </w:rPr>
                            <w:t>a</w:t>
                          </w:r>
                          <w:r w:rsidR="007C149F">
                            <w:rPr>
                              <w:rFonts w:ascii="PragmataPro" w:hAnsi="PragmataPro" w:cs="PragmataPro"/>
                            </w:rPr>
                            <w:t>dd</w:t>
                          </w:r>
                          <w:r w:rsidR="007C149F">
                            <w:rPr>
                              <w:rFonts w:ascii="PragmataPro" w:hAnsi="PragmataPro" w:cs="PragmataPro"/>
                            </w:rPr>
                            <w:br/>
                          </w:r>
                          <w:r>
                            <w:rPr>
                              <w:rFonts w:ascii="PragmataPro" w:hAnsi="PragmataPro" w:cs="PragmataPro"/>
                            </w:rPr>
                            <w:t>pop</w:t>
                          </w:r>
                          <w:r w:rsidR="007C149F">
                            <w:rPr>
                              <w:rFonts w:ascii="PragmataPro" w:hAnsi="PragmataPro" w:cs="PragmataPro"/>
                            </w:rPr>
                            <w:t xml:space="preserve"> </w:t>
                          </w:r>
                          <w:proofErr w:type="spellStart"/>
                          <w:r w:rsidR="007C149F">
                            <w:rPr>
                              <w:rFonts w:ascii="PragmataPro" w:hAnsi="PragmataPro" w:cs="PragmataPro"/>
                            </w:rPr>
                            <w:t>z_addr</w:t>
                          </w:r>
                          <w:proofErr w:type="spellEnd"/>
                        </w:p>
                      </w:txbxContent>
                    </v:textbox>
                  </v:shape>
                </v:group>
                <v:shape id="Text Box 7" o:spid="_x0000_s1036" type="#_x0000_t202" style="position:absolute;top:10998;width:36518;height:7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C149F" w:rsidRDefault="007C149F" w:rsidP="007C149F">
                        <w:pPr>
                          <w:pStyle w:val="Caption"/>
                          <w:rPr>
                            <w:noProof/>
                          </w:rPr>
                        </w:pPr>
                        <w:bookmarkStart w:id="6" w:name="_Ref437901881"/>
                        <w:r>
                          <w:t xml:space="preserve">Figure </w:t>
                        </w:r>
                        <w:r>
                          <w:fldChar w:fldCharType="begin"/>
                        </w:r>
                        <w:r>
                          <w:instrText xml:space="preserve"> SEQ Figure \* ARABIC </w:instrText>
                        </w:r>
                        <w:r>
                          <w:fldChar w:fldCharType="separate"/>
                        </w:r>
                        <w:r w:rsidR="003239A7">
                          <w:rPr>
                            <w:noProof/>
                          </w:rPr>
                          <w:t>2</w:t>
                        </w:r>
                        <w:r>
                          <w:fldChar w:fldCharType="end"/>
                        </w:r>
                        <w:bookmarkEnd w:id="6"/>
                        <w:r>
                          <w:t>: A MIPS register machine and a stack machine (which uses MIPS-</w:t>
                        </w:r>
                        <w:proofErr w:type="spellStart"/>
                        <w:r>
                          <w:t>esque</w:t>
                        </w:r>
                        <w:proofErr w:type="spellEnd"/>
                        <w:r>
                          <w:t xml:space="preserve"> instructions) implement a simple addition of previously calculated values, x and y. The sum, z, is stored for later use.</w:t>
                        </w:r>
                      </w:p>
                    </w:txbxContent>
                  </v:textbox>
                </v:shape>
                <w10:wrap type="tight"/>
              </v:group>
            </w:pict>
          </mc:Fallback>
        </mc:AlternateContent>
      </w:r>
      <w:r w:rsidR="001D7DBF">
        <w:t xml:space="preserve">Assume that </w:t>
      </w:r>
      <m:oMath>
        <m:r>
          <w:rPr>
            <w:rFonts w:ascii="Cambria Math" w:hAnsi="Cambria Math"/>
          </w:rPr>
          <m:t>x</m:t>
        </m:r>
      </m:oMath>
      <w:r w:rsidR="001D7DBF">
        <w:t xml:space="preserve"> and </w:t>
      </w:r>
      <m:oMath>
        <m:r>
          <w:rPr>
            <w:rFonts w:ascii="Cambria Math" w:hAnsi="Cambria Math"/>
          </w:rPr>
          <m:t>y</m:t>
        </m:r>
      </m:oMath>
      <w:r w:rsidR="001D7DBF">
        <w:t xml:space="preserve"> are values which were calculated </w:t>
      </w:r>
      <w:r w:rsidR="00D1558E">
        <w:t xml:space="preserve">some time ago (i.e., neither </w:t>
      </w:r>
      <m:oMath>
        <m:r>
          <w:rPr>
            <w:rFonts w:ascii="Cambria Math" w:hAnsi="Cambria Math"/>
          </w:rPr>
          <m:t>x</m:t>
        </m:r>
      </m:oMath>
      <w:r w:rsidR="00D1558E">
        <w:t xml:space="preserve"> nor </w:t>
      </w:r>
      <m:oMath>
        <m:r>
          <w:rPr>
            <w:rFonts w:ascii="Cambria Math" w:hAnsi="Cambria Math"/>
          </w:rPr>
          <m:t>y</m:t>
        </m:r>
      </m:oMath>
      <w:r w:rsidR="00D1558E">
        <w:t xml:space="preserve"> would be near the top of the data/operand stack)</w:t>
      </w:r>
      <w:r w:rsidR="001D7DBF">
        <w:t xml:space="preserve">. In a register machine, </w:t>
      </w:r>
      <m:oMath>
        <m:r>
          <w:rPr>
            <w:rFonts w:ascii="Cambria Math" w:hAnsi="Cambria Math"/>
          </w:rPr>
          <m:t>x</m:t>
        </m:r>
      </m:oMath>
      <w:r w:rsidR="001D7DBF">
        <w:t xml:space="preserve"> and </w:t>
      </w:r>
      <m:oMath>
        <m:r>
          <w:rPr>
            <w:rFonts w:ascii="Cambria Math" w:hAnsi="Cambria Math"/>
          </w:rPr>
          <m:t>y</m:t>
        </m:r>
      </m:oMath>
      <w:r w:rsidR="001D7DBF">
        <w:t xml:space="preserve"> can be stored in registers. In this case, this addition operation can be implemented in one line of MIPS instructions as shown </w:t>
      </w:r>
      <w:r w:rsidR="007C149F">
        <w:t xml:space="preserve">in </w:t>
      </w:r>
      <w:r w:rsidR="007C149F">
        <w:fldChar w:fldCharType="begin"/>
      </w:r>
      <w:r w:rsidR="007C149F">
        <w:instrText xml:space="preserve"> REF _Ref437901881 \h </w:instrText>
      </w:r>
      <w:r w:rsidR="007C149F">
        <w:fldChar w:fldCharType="separate"/>
      </w:r>
      <w:r w:rsidR="007C149F">
        <w:t xml:space="preserve">Figure </w:t>
      </w:r>
      <w:r w:rsidR="007C149F">
        <w:rPr>
          <w:noProof/>
        </w:rPr>
        <w:t>2</w:t>
      </w:r>
      <w:r w:rsidR="007C149F">
        <w:fldChar w:fldCharType="end"/>
      </w:r>
      <w:r w:rsidR="007C149F">
        <w:t xml:space="preserve">. </w:t>
      </w:r>
      <m:oMath>
        <m:r>
          <w:rPr>
            <w:rFonts w:ascii="Cambria Math" w:hAnsi="Cambria Math"/>
          </w:rPr>
          <m:t>x</m:t>
        </m:r>
      </m:oMath>
      <w:r w:rsidR="007C149F">
        <w:t xml:space="preserve"> </w:t>
      </w:r>
      <w:proofErr w:type="gramStart"/>
      <w:r w:rsidR="007C149F">
        <w:t>and</w:t>
      </w:r>
      <w:proofErr w:type="gramEnd"/>
      <w:r w:rsidR="007C149F">
        <w:t xml:space="preserve"> </w:t>
      </w:r>
      <m:oMath>
        <m:r>
          <w:rPr>
            <w:rFonts w:ascii="Cambria Math" w:hAnsi="Cambria Math"/>
          </w:rPr>
          <m:t>y</m:t>
        </m:r>
      </m:oMath>
      <w:r w:rsidR="007C149F">
        <w:t xml:space="preserve"> are retrieved from </w:t>
      </w:r>
      <w:r w:rsidR="00D1558E">
        <w:t xml:space="preserve">their respective </w:t>
      </w:r>
      <w:r w:rsidR="007C149F">
        <w:t>registers and their sum is stored into a</w:t>
      </w:r>
      <w:r w:rsidR="00D1558E">
        <w:t>nother,</w:t>
      </w:r>
      <w:r w:rsidR="007C149F">
        <w:t xml:space="preserve"> different register. </w:t>
      </w:r>
      <w:r w:rsidR="00D1558E">
        <w:t xml:space="preserve">The stack machine, on the other hand, must </w:t>
      </w:r>
      <w:r w:rsidR="005C6749">
        <w:t xml:space="preserve">first </w:t>
      </w:r>
      <w:r w:rsidR="00D1558E">
        <w:t xml:space="preserve">load </w:t>
      </w:r>
      <m:oMath>
        <m:r>
          <w:rPr>
            <w:rFonts w:ascii="Cambria Math" w:hAnsi="Cambria Math"/>
          </w:rPr>
          <m:t>x</m:t>
        </m:r>
      </m:oMath>
      <w:r w:rsidR="00D1558E">
        <w:t xml:space="preserve"> and </w:t>
      </w:r>
      <m:oMath>
        <m:r>
          <w:rPr>
            <w:rFonts w:ascii="Cambria Math" w:hAnsi="Cambria Math"/>
          </w:rPr>
          <m:t>y</m:t>
        </m:r>
      </m:oMath>
      <w:r w:rsidR="00D1558E">
        <w:t xml:space="preserve"> from a data memory to the top of the stack </w:t>
      </w:r>
      <w:r w:rsidR="005C6749">
        <w:t xml:space="preserve">before adding them. The sum, which the add operation pushed to the top of the stack, must also be stored </w:t>
      </w:r>
      <w:r w:rsidR="00355BD3">
        <w:t xml:space="preserve">into data memory to be preserved for future use. </w:t>
      </w:r>
      <w:r w:rsidR="00C86811">
        <w:t xml:space="preserve">Admittedly, this is not always necessary. </w:t>
      </w:r>
      <w:r w:rsidR="00C86811">
        <w:fldChar w:fldCharType="begin"/>
      </w:r>
      <w:r w:rsidR="00C86811">
        <w:instrText xml:space="preserve"> REF _Ref437906275 \h </w:instrText>
      </w:r>
      <w:r w:rsidR="00C86811">
        <w:fldChar w:fldCharType="separate"/>
      </w:r>
      <w:r w:rsidR="00C86811">
        <w:t xml:space="preserve">Figure </w:t>
      </w:r>
      <w:r w:rsidR="00C86811">
        <w:rPr>
          <w:noProof/>
        </w:rPr>
        <w:t>3</w:t>
      </w:r>
      <w:r w:rsidR="00C86811">
        <w:fldChar w:fldCharType="end"/>
      </w:r>
      <w:r w:rsidR="00C86811">
        <w:t xml:space="preserve"> shows an example of </w:t>
      </w:r>
      <w:r w:rsidR="00C86811">
        <w:t>how a stack machine may efficiently load and use results when performing sequential arithmetic operations</w:t>
      </w:r>
      <w:r w:rsidR="00861E56">
        <w:t xml:space="preserve"> </w:t>
      </w:r>
      <w:r w:rsidR="00861E56">
        <w:fldChar w:fldCharType="begin"/>
      </w:r>
      <w:r w:rsidR="00112448">
        <w:instrText xml:space="preserve"> ADDIN ZOTERO_ITEM CSL_CITATION {"citationID":"4gurlgh3h","properties":{"formattedCitation":"[3]","plainCitation":"[3]"},"citationItems":[{"id":336,"uris":["http://zotero.org/users/1917204/items/CCHB2CB7"],"uri":["http://zotero.org/users/1917204/items/CCHB2CB7"],"itemData":{"id":336,"type":"webpage","title":"Stack machine - Wikipedia, the free encyclopedia","URL":"https://en.wikipedia.org/wiki/Stack_machine","accessed":{"date-parts":[["2015",12,15]]}}}],"schema":"https://github.com/citation-style-language/schema/raw/master/csl-citation.json"} </w:instrText>
      </w:r>
      <w:r w:rsidR="00861E56">
        <w:fldChar w:fldCharType="separate"/>
      </w:r>
      <w:r w:rsidR="00112448" w:rsidRPr="00112448">
        <w:rPr>
          <w:rFonts w:ascii="Salzburg-Regular" w:hAnsi="Salzburg-Regular"/>
        </w:rPr>
        <w:t>[3]</w:t>
      </w:r>
      <w:r w:rsidR="00861E56">
        <w:fldChar w:fldCharType="end"/>
      </w:r>
      <w:r w:rsidR="00C86811">
        <w:t xml:space="preserve">. </w:t>
      </w:r>
      <w:r w:rsidR="00355BD3">
        <w:t xml:space="preserve">While it is imaginable that a program could be </w:t>
      </w:r>
      <w:r w:rsidR="00D8351B">
        <w:t>organized</w:t>
      </w:r>
      <w:r w:rsidR="00355BD3">
        <w:t xml:space="preserve"> in such a </w:t>
      </w:r>
      <w:r w:rsidR="00DF70E1">
        <w:t>way</w:t>
      </w:r>
      <w:r w:rsidR="00355BD3">
        <w:t xml:space="preserve"> that values could be left on the stack in strategic locations to be accessed and </w:t>
      </w:r>
      <w:r w:rsidR="00C86811">
        <w:t>used later, i</w:t>
      </w:r>
      <w:r w:rsidR="00DF70E1">
        <w:t>t is probably fair to say that this optimization would not always be applicable. In fact, a study comparing stack- and reg</w:t>
      </w:r>
      <w:r w:rsidR="00B739D3">
        <w:t xml:space="preserve">ister-based virtual machines for interpreting the Java language found that register architectures, on average, required 47% fewer instructions but </w:t>
      </w:r>
      <w:r w:rsidR="000F2B5D">
        <w:t xml:space="preserve">required, on average, 25% more program memory </w:t>
      </w:r>
      <w:r w:rsidR="000F2B5D">
        <w:fldChar w:fldCharType="begin"/>
      </w:r>
      <w:r w:rsidR="00112448">
        <w:instrText xml:space="preserve"> ADDIN ZOTERO_ITEM CSL_CITATION {"citationID":"131lp9go5t","properties":{"formattedCitation":"[4]","plainCitation":"[4]"},"citationItems":[{"id":335,"uris":["http://zotero.org/users/1917204/items/35WKH4WB"],"uri":["http://zotero.org/users/1917204/items/35WKH4WB"],"itemData":{"id":335,"type":"article-journal","title":"Virtual machine showdown: Stack versus registers","container-title":"Acm Transactions on Architecture and Code Optimization","page":"21","volume":"4","issue":"4","abstract":"Virtual machines (VMs) enable the distribution of programs in an architecture-neutral format, which can easily be interpreted or compiled. A long-running question in the design of VMs is whether a stack architecture or register architecture can be implemented more efficiently with an interpreter. We extend existing work on comparing virtual stack and virtual register architectures in three ways. First, our translation from stack to register code and optimization are much more sophisticated. The result is that we eliminate an average of more than 46% of executed VM instructions, with the bytecode size of the register machine being only 26% larger than that of the corresponding stack one. Second, we present a fully functional virtual-register implementation of the Java virtual machine (JVM), which supports Intel, AMD64, PowerPC and Alpha processors. This register VM supports inline-threaded, direct-threaded, token-threaded, and switch dispatch. Third, we present experimental results on a range of additional optimizations such as register allocation and elimination of redundant heap loads. On the AMD64 architecture the register machine using switch dispatch achieves an average speedup of 1.48 over the corresponding stack machine. Even using the more efficient inline-threaded dispatch, the register VM achieves a speedup of 1.15 over the equivalent stack-based VM.","DOI":"10.1145/1328195.1328197","ISSN":"1544-3566","note":"WOS:000252933900002","journalAbbreviation":"ACM Trans. Archit. Code Optim.","language":"English","author":[{"family":"Shi","given":"Yunhe"},{"family":"Casey","given":"Kevin"},{"family":"Ertl","given":"M. Anton"},{"family":"Gregg","given":"David"}],"issued":{"date-parts":[["2007"]]}}}],"schema":"https://github.com/citation-style-language/schema/raw/master/csl-citation.json"} </w:instrText>
      </w:r>
      <w:r w:rsidR="000F2B5D">
        <w:fldChar w:fldCharType="separate"/>
      </w:r>
      <w:r w:rsidR="00112448" w:rsidRPr="00112448">
        <w:rPr>
          <w:rFonts w:ascii="Salzburg-Regular" w:hAnsi="Salzburg-Regular"/>
        </w:rPr>
        <w:t>[4]</w:t>
      </w:r>
      <w:r w:rsidR="000F2B5D">
        <w:fldChar w:fldCharType="end"/>
      </w:r>
      <w:r w:rsidR="000F2B5D">
        <w:t>.</w:t>
      </w:r>
    </w:p>
    <w:p w:rsidR="00861E56" w:rsidRDefault="004B652A" w:rsidP="0052174C">
      <w:r>
        <w:t xml:space="preserve">Stack machines are well-suited to run programs with many function or subroutine calls. Compared to a register machine, it is easy to </w:t>
      </w:r>
      <w:r w:rsidR="00F20CBB">
        <w:t xml:space="preserve">switch to a subroutine. </w:t>
      </w:r>
      <w:r w:rsidR="00202E88">
        <w:t xml:space="preserve">With a stack machine, there are no banks of registers which must be stored and restored when calling and leaving functions. </w:t>
      </w:r>
      <w:r w:rsidR="00C633B1">
        <w:t xml:space="preserve">A stack machine simply needs to store the current PC to the return stack (“RS”) and push any additional values the subroutine needs to the stack </w:t>
      </w:r>
      <w:r w:rsidR="00C633B1">
        <w:fldChar w:fldCharType="begin"/>
      </w:r>
      <w:r w:rsidR="00112448">
        <w:instrText xml:space="preserve"> ADDIN ZOTERO_ITEM CSL_CITATION {"citationID":"1bjkvtbm03","properties":{"formattedCitation":"[5]","plainCitation":"[5]"},"citationItems":[{"id":326,"uris":["http://zotero.org/users/1917204/items/GJDW5D7Q"],"uri":["http://zotero.org/users/1917204/items/GJDW5D7Q"],"itemData":{"id":326,"type":"webpage","title":"Stack Computers: 6.2 ARCHITECTURAL DIFFERENCES FROM CONVENTIONAL MACHINES","URL":"https://users.ece.cmu.edu/~koopman/stack_computers/sec6_2.html","accessed":{"date-parts":[["2015",12,14]]}}}],"schema":"https://github.com/citation-style-language/schema/raw/master/csl-citation.json"} </w:instrText>
      </w:r>
      <w:r w:rsidR="00C633B1">
        <w:fldChar w:fldCharType="separate"/>
      </w:r>
      <w:r w:rsidR="00112448" w:rsidRPr="00112448">
        <w:rPr>
          <w:rFonts w:ascii="Salzburg-Regular" w:hAnsi="Salzburg-Regular"/>
        </w:rPr>
        <w:t>[5]</w:t>
      </w:r>
      <w:r w:rsidR="00C633B1">
        <w:fldChar w:fldCharType="end"/>
      </w:r>
      <w:r w:rsidR="00C633B1">
        <w:t xml:space="preserve">. </w:t>
      </w:r>
      <w:r w:rsidR="00202E88">
        <w:t xml:space="preserve">As we’ll see, this may be a primary reason why the writers of </w:t>
      </w:r>
      <w:proofErr w:type="spellStart"/>
      <w:r w:rsidR="00202E88">
        <w:t>CPython</w:t>
      </w:r>
      <w:proofErr w:type="spellEnd"/>
      <w:r w:rsidR="00202E88">
        <w:t xml:space="preserve"> chose to build their interpreter around a stack machine architecture.</w:t>
      </w:r>
    </w:p>
    <w:p w:rsidR="00103E58" w:rsidRDefault="00373BF2" w:rsidP="0052174C">
      <w:pPr>
        <w:rPr>
          <w:rFonts w:cs="PragmataPro"/>
        </w:rPr>
      </w:pPr>
      <w:proofErr w:type="spellStart"/>
      <w:r>
        <w:t>CPython’s</w:t>
      </w:r>
      <w:proofErr w:type="spellEnd"/>
      <w:r>
        <w:t xml:space="preserve"> interpreter creates a virtual stack machine to run instructions derived from Python code. This stack machine is implemented in C.</w:t>
      </w:r>
      <w:r w:rsidR="00E24179">
        <w:t xml:space="preserve"> At the core of this is </w:t>
      </w:r>
      <w:proofErr w:type="spellStart"/>
      <w:r w:rsidR="00E24179">
        <w:rPr>
          <w:rFonts w:ascii="PragmataPro" w:hAnsi="PragmataPro" w:cs="PragmataPro"/>
        </w:rPr>
        <w:t>ceval.c</w:t>
      </w:r>
      <w:proofErr w:type="spellEnd"/>
      <w:r w:rsidR="00E24179">
        <w:rPr>
          <w:rFonts w:cs="PragmataPro"/>
        </w:rPr>
        <w:t xml:space="preserve"> (in the </w:t>
      </w:r>
      <w:proofErr w:type="spellStart"/>
      <w:r w:rsidR="00E24179">
        <w:rPr>
          <w:rFonts w:cs="PragmataPro"/>
        </w:rPr>
        <w:t>CPython</w:t>
      </w:r>
      <w:proofErr w:type="spellEnd"/>
      <w:r w:rsidR="00E24179">
        <w:rPr>
          <w:rFonts w:cs="PragmataPro"/>
        </w:rPr>
        <w:t xml:space="preserve"> source code, this can be found in the </w:t>
      </w:r>
      <w:r w:rsidR="00E24179" w:rsidRPr="00E24179">
        <w:rPr>
          <w:rFonts w:ascii="PragmataPro" w:hAnsi="PragmataPro" w:cs="PragmataPro"/>
        </w:rPr>
        <w:t xml:space="preserve">/Python </w:t>
      </w:r>
      <w:r w:rsidR="00E24179">
        <w:rPr>
          <w:rFonts w:cs="PragmataPro"/>
        </w:rPr>
        <w:t xml:space="preserve">directory) </w:t>
      </w:r>
      <w:r w:rsidR="00E24179">
        <w:rPr>
          <w:rFonts w:cs="PragmataPro"/>
        </w:rPr>
        <w:fldChar w:fldCharType="begin"/>
      </w:r>
      <w:r w:rsidR="00112448">
        <w:rPr>
          <w:rFonts w:cs="PragmataPro"/>
        </w:rPr>
        <w:instrText xml:space="preserve"> ADDIN ZOTERO_ITEM CSL_CITATION {"citationID":"onoieli0v","properties":{"formattedCitation":"[6]","plainCitation":"[6]"},"citationItems":[{"id":338,"uris":["http://zotero.org/users/1917204/items/5HTGU8JD"],"uri":["http://zotero.org/users/1917204/items/5HTGU8JD"],"itemData":{"id":338,"type":"book","title":"Python 2.7.11","publisher":"Python Software Foundation","version":"2.7.11","medium":"Source Code","URL":"https://www.python.org/downloads/","issued":{"date-parts":[["2015",12,5]]},"accessed":{"date-parts":[["2015",12,10]]}}}],"schema":"https://github.com/citation-style-language/schema/raw/master/csl-citation.json"} </w:instrText>
      </w:r>
      <w:r w:rsidR="00E24179">
        <w:rPr>
          <w:rFonts w:cs="PragmataPro"/>
        </w:rPr>
        <w:fldChar w:fldCharType="separate"/>
      </w:r>
      <w:r w:rsidR="00112448" w:rsidRPr="00112448">
        <w:rPr>
          <w:rFonts w:ascii="Salzburg-Regular" w:hAnsi="Salzburg-Regular"/>
        </w:rPr>
        <w:t>[6]</w:t>
      </w:r>
      <w:r w:rsidR="00E24179">
        <w:rPr>
          <w:rFonts w:cs="PragmataPro"/>
        </w:rPr>
        <w:fldChar w:fldCharType="end"/>
      </w:r>
      <w:r w:rsidR="00E24179">
        <w:rPr>
          <w:rFonts w:cs="PragmataPro"/>
        </w:rPr>
        <w:t xml:space="preserve">. This file, </w:t>
      </w:r>
      <w:proofErr w:type="spellStart"/>
      <w:r w:rsidR="00E24179">
        <w:rPr>
          <w:rFonts w:cs="PragmataPro"/>
        </w:rPr>
        <w:t>ceval</w:t>
      </w:r>
      <w:proofErr w:type="spellEnd"/>
      <w:r w:rsidR="00E24179">
        <w:rPr>
          <w:rFonts w:cs="PragmataPro"/>
        </w:rPr>
        <w:t xml:space="preserve">, </w:t>
      </w:r>
      <w:r w:rsidR="00590607">
        <w:rPr>
          <w:rFonts w:cs="PragmataPro"/>
        </w:rPr>
        <w:t xml:space="preserve">contains the interpreter’s main loop. This function, </w:t>
      </w:r>
      <w:proofErr w:type="spellStart"/>
      <w:r w:rsidR="00590607" w:rsidRPr="00590607">
        <w:rPr>
          <w:rFonts w:ascii="PragmataPro" w:hAnsi="PragmataPro" w:cs="PragmataPro"/>
        </w:rPr>
        <w:t>PyEval_</w:t>
      </w:r>
      <w:proofErr w:type="gramStart"/>
      <w:r w:rsidR="00590607" w:rsidRPr="00590607">
        <w:rPr>
          <w:rFonts w:ascii="PragmataPro" w:hAnsi="PragmataPro" w:cs="PragmataPro"/>
        </w:rPr>
        <w:t>EvalFrameEx</w:t>
      </w:r>
      <w:proofErr w:type="spellEnd"/>
      <w:r w:rsidR="00590607" w:rsidRPr="00590607">
        <w:rPr>
          <w:rFonts w:ascii="PragmataPro" w:hAnsi="PragmataPro" w:cs="PragmataPro"/>
        </w:rPr>
        <w:t>(</w:t>
      </w:r>
      <w:proofErr w:type="gramEnd"/>
      <w:r w:rsidR="00590607" w:rsidRPr="00590607">
        <w:rPr>
          <w:rFonts w:ascii="PragmataPro" w:hAnsi="PragmataPro" w:cs="PragmataPro"/>
        </w:rPr>
        <w:t>)</w:t>
      </w:r>
      <w:r w:rsidR="00590607">
        <w:rPr>
          <w:rFonts w:cs="PragmataPro"/>
        </w:rPr>
        <w:t xml:space="preserve">, </w:t>
      </w:r>
      <w:r w:rsidR="00E24179">
        <w:rPr>
          <w:rFonts w:cs="PragmataPro"/>
        </w:rPr>
        <w:t xml:space="preserve">describes how to iterate through instructions, </w:t>
      </w:r>
      <w:r w:rsidR="00590607">
        <w:rPr>
          <w:rFonts w:cs="PragmataPro"/>
        </w:rPr>
        <w:t>decode instructions, and execute instructions. An infinite loop (</w:t>
      </w:r>
      <w:r w:rsidR="00590607" w:rsidRPr="00590607">
        <w:rPr>
          <w:rFonts w:ascii="PragmataPro" w:hAnsi="PragmataPro" w:cs="PragmataPro"/>
        </w:rPr>
        <w:t>for (;;) {</w:t>
      </w:r>
      <w:r w:rsidR="00590607">
        <w:rPr>
          <w:rFonts w:ascii="PragmataPro" w:hAnsi="PragmataPro" w:cs="PragmataPro"/>
        </w:rPr>
        <w:t>...}</w:t>
      </w:r>
      <w:r w:rsidR="00A15619">
        <w:rPr>
          <w:rFonts w:cs="PragmataPro"/>
        </w:rPr>
        <w:t>, l</w:t>
      </w:r>
      <w:r w:rsidR="006A3499">
        <w:rPr>
          <w:rFonts w:cs="PragmataPro"/>
        </w:rPr>
        <w:t>i</w:t>
      </w:r>
      <w:r w:rsidR="00A15619">
        <w:rPr>
          <w:rFonts w:cs="PragmataPro"/>
        </w:rPr>
        <w:t>n</w:t>
      </w:r>
      <w:r w:rsidR="006A3499">
        <w:rPr>
          <w:rFonts w:cs="PragmataPro"/>
        </w:rPr>
        <w:t>e</w:t>
      </w:r>
      <w:r w:rsidR="00A15619">
        <w:rPr>
          <w:rFonts w:cs="PragmataPro"/>
        </w:rPr>
        <w:t xml:space="preserve"> 1057)</w:t>
      </w:r>
      <w:r w:rsidR="006A3499">
        <w:rPr>
          <w:rFonts w:cs="PragmataPro"/>
        </w:rPr>
        <w:t xml:space="preserve"> first grabs the next opcode by incrementing the pointer to the next instruction (</w:t>
      </w:r>
      <w:r w:rsidR="006A3499" w:rsidRPr="006A3499">
        <w:rPr>
          <w:rFonts w:ascii="PragmataPro" w:hAnsi="PragmataPro" w:cs="PragmataPro"/>
        </w:rPr>
        <w:t>*</w:t>
      </w:r>
      <w:proofErr w:type="spellStart"/>
      <w:r w:rsidR="006A3499" w:rsidRPr="006A3499">
        <w:rPr>
          <w:rFonts w:ascii="PragmataPro" w:hAnsi="PragmataPro" w:cs="PragmataPro"/>
        </w:rPr>
        <w:t>next_instr</w:t>
      </w:r>
      <w:proofErr w:type="spellEnd"/>
      <w:r w:rsidR="006A3499" w:rsidRPr="006A3499">
        <w:rPr>
          <w:rFonts w:ascii="PragmataPro" w:hAnsi="PragmataPro" w:cs="PragmataPro"/>
        </w:rPr>
        <w:t>++</w:t>
      </w:r>
      <w:r w:rsidR="006A3499">
        <w:rPr>
          <w:rFonts w:cs="PragmataPro"/>
        </w:rPr>
        <w:t xml:space="preserve">, line 1167); this is effectively the PC and the </w:t>
      </w:r>
      <w:r w:rsidR="00E63D02">
        <w:rPr>
          <w:rFonts w:cs="PragmataPro"/>
        </w:rPr>
        <w:t>program memory. From here, the instruction decode, some of the control logic, and the ALU-</w:t>
      </w:r>
      <w:proofErr w:type="spellStart"/>
      <w:r w:rsidR="00E63D02">
        <w:rPr>
          <w:rFonts w:cs="PragmataPro"/>
        </w:rPr>
        <w:t>esque</w:t>
      </w:r>
      <w:proofErr w:type="spellEnd"/>
      <w:r w:rsidR="00E63D02">
        <w:rPr>
          <w:rFonts w:cs="PragmataPro"/>
        </w:rPr>
        <w:t xml:space="preserve"> computation are handled by a large switch statement starting on line</w:t>
      </w:r>
      <w:r w:rsidR="00A95475">
        <w:rPr>
          <w:rFonts w:cs="PragmataPro"/>
        </w:rPr>
        <w:t xml:space="preserve"> 1199</w:t>
      </w:r>
      <w:r w:rsidR="00885739">
        <w:rPr>
          <w:rFonts w:cs="PragmataPro"/>
        </w:rPr>
        <w:t xml:space="preserve">. The switch statement allows specific C code to be run for each instruction. The switch statement is where the virtual machine defines how to perform an AND operation. </w:t>
      </w:r>
    </w:p>
    <w:p w:rsidR="00E63D02" w:rsidRPr="00A15619" w:rsidRDefault="00E63D02" w:rsidP="0052174C">
      <w:pPr>
        <w:rPr>
          <w:rFonts w:cs="PragmataPro"/>
        </w:rPr>
      </w:pPr>
      <w:r>
        <w:rPr>
          <w:noProof/>
        </w:rPr>
        <w:lastRenderedPageBreak/>
        <mc:AlternateContent>
          <mc:Choice Requires="wpg">
            <w:drawing>
              <wp:anchor distT="0" distB="0" distL="114300" distR="114300" simplePos="0" relativeHeight="251669504" behindDoc="0" locked="0" layoutInCell="1" allowOverlap="1" wp14:anchorId="7080D0D6" wp14:editId="18D88BFE">
                <wp:simplePos x="0" y="0"/>
                <wp:positionH relativeFrom="margin">
                  <wp:align>left</wp:align>
                </wp:positionH>
                <wp:positionV relativeFrom="paragraph">
                  <wp:posOffset>259715</wp:posOffset>
                </wp:positionV>
                <wp:extent cx="2498090" cy="2534920"/>
                <wp:effectExtent l="0" t="0" r="16510" b="0"/>
                <wp:wrapTight wrapText="bothSides">
                  <wp:wrapPolygon edited="0">
                    <wp:start x="0" y="0"/>
                    <wp:lineTo x="0" y="21427"/>
                    <wp:lineTo x="21578" y="21427"/>
                    <wp:lineTo x="21578"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2498090" cy="2535381"/>
                          <a:chOff x="1720157" y="1"/>
                          <a:chExt cx="2499481" cy="1732442"/>
                        </a:xfrm>
                      </wpg:grpSpPr>
                      <wps:wsp>
                        <wps:cNvPr id="15" name="Text Box 15"/>
                        <wps:cNvSpPr txBox="1"/>
                        <wps:spPr>
                          <a:xfrm>
                            <a:off x="1720157" y="1"/>
                            <a:ext cx="2499481" cy="1187923"/>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TARGET_</w:t>
                              </w:r>
                              <w:proofErr w:type="gramStart"/>
                              <w:r w:rsidRPr="00E63D02">
                                <w:rPr>
                                  <w:rFonts w:ascii="PragmataPro" w:hAnsi="PragmataPro" w:cs="PragmataPro"/>
                                  <w:sz w:val="20"/>
                                </w:rPr>
                                <w:t>NOARG(</w:t>
                              </w:r>
                              <w:proofErr w:type="gramEnd"/>
                              <w:r w:rsidRPr="00E63D02">
                                <w:rPr>
                                  <w:rFonts w:ascii="PragmataPro" w:hAnsi="PragmataPro" w:cs="PragmataPro"/>
                                  <w:sz w:val="20"/>
                                </w:rPr>
                                <w:t>BINARY_AND)</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 = </w:t>
                              </w:r>
                              <w:proofErr w:type="gramStart"/>
                              <w:r w:rsidRPr="00E63D02">
                                <w:rPr>
                                  <w:rFonts w:ascii="PragmataPro" w:hAnsi="PragmataPro" w:cs="PragmataPro"/>
                                  <w:sz w:val="20"/>
                                </w:rPr>
                                <w:t>POP(</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v = </w:t>
                              </w:r>
                              <w:proofErr w:type="gramStart"/>
                              <w:r w:rsidRPr="00E63D02">
                                <w:rPr>
                                  <w:rFonts w:ascii="PragmataPro" w:hAnsi="PragmataPro" w:cs="PragmataPro"/>
                                  <w:sz w:val="20"/>
                                </w:rPr>
                                <w:t>TOP(</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x = </w:t>
                              </w:r>
                              <w:proofErr w:type="spellStart"/>
                              <w:r w:rsidRPr="00E63D02">
                                <w:rPr>
                                  <w:rFonts w:ascii="PragmataPro" w:hAnsi="PragmataPro" w:cs="PragmataPro"/>
                                  <w:sz w:val="20"/>
                                </w:rPr>
                                <w:t>PyNumber_</w:t>
                              </w:r>
                              <w:proofErr w:type="gramStart"/>
                              <w:r w:rsidRPr="00E63D02">
                                <w:rPr>
                                  <w:rFonts w:ascii="PragmataPro" w:hAnsi="PragmataPro" w:cs="PragmataPro"/>
                                  <w:sz w:val="20"/>
                                </w:rPr>
                                <w:t>And</w:t>
                              </w:r>
                              <w:proofErr w:type="spellEnd"/>
                              <w:r w:rsidRPr="00E63D02">
                                <w:rPr>
                                  <w:rFonts w:ascii="PragmataPro" w:hAnsi="PragmataPro" w:cs="PragmataPro"/>
                                  <w:sz w:val="20"/>
                                </w:rPr>
                                <w:t>(</w:t>
                              </w:r>
                              <w:proofErr w:type="gramEnd"/>
                              <w:r w:rsidRPr="00E63D02">
                                <w:rPr>
                                  <w:rFonts w:ascii="PragmataPro" w:hAnsi="PragmataPro" w:cs="PragmataPro"/>
                                  <w:sz w:val="20"/>
                                </w:rPr>
                                <w:t>v, w);</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spellStart"/>
                              <w:r w:rsidRPr="00E63D02">
                                <w:rPr>
                                  <w:rFonts w:ascii="PragmataPro" w:hAnsi="PragmataPro" w:cs="PragmataPro"/>
                                  <w:sz w:val="20"/>
                                </w:rPr>
                                <w:t>Py_</w:t>
                              </w:r>
                              <w:proofErr w:type="gramStart"/>
                              <w:r w:rsidRPr="00E63D02">
                                <w:rPr>
                                  <w:rFonts w:ascii="PragmataPro" w:hAnsi="PragmataPro" w:cs="PragmataPro"/>
                                  <w:sz w:val="20"/>
                                </w:rPr>
                                <w:t>DECREF</w:t>
                              </w:r>
                              <w:proofErr w:type="spellEnd"/>
                              <w:r w:rsidRPr="00E63D02">
                                <w:rPr>
                                  <w:rFonts w:ascii="PragmataPro" w:hAnsi="PragmataPro" w:cs="PragmataPro"/>
                                  <w:sz w:val="20"/>
                                </w:rPr>
                                <w:t>(</w:t>
                              </w:r>
                              <w:proofErr w:type="gramEnd"/>
                              <w:r w:rsidRPr="00E63D02">
                                <w:rPr>
                                  <w:rFonts w:ascii="PragmataPro" w:hAnsi="PragmataPro" w:cs="PragmataPro"/>
                                  <w:sz w:val="20"/>
                                </w:rPr>
                                <w:t>v);</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spellStart"/>
                              <w:r w:rsidRPr="00E63D02">
                                <w:rPr>
                                  <w:rFonts w:ascii="PragmataPro" w:hAnsi="PragmataPro" w:cs="PragmataPro"/>
                                  <w:sz w:val="20"/>
                                </w:rPr>
                                <w:t>Py_</w:t>
                              </w:r>
                              <w:proofErr w:type="gramStart"/>
                              <w:r w:rsidRPr="00E63D02">
                                <w:rPr>
                                  <w:rFonts w:ascii="PragmataPro" w:hAnsi="PragmataPro" w:cs="PragmataPro"/>
                                  <w:sz w:val="20"/>
                                </w:rPr>
                                <w:t>DECREF</w:t>
                              </w:r>
                              <w:proofErr w:type="spellEnd"/>
                              <w:r w:rsidRPr="00E63D02">
                                <w:rPr>
                                  <w:rFonts w:ascii="PragmataPro" w:hAnsi="PragmataPro" w:cs="PragmataPro"/>
                                  <w:sz w:val="20"/>
                                </w:rPr>
                                <w:t>(</w:t>
                              </w:r>
                              <w:proofErr w:type="gramEnd"/>
                              <w:r w:rsidRPr="00E63D02">
                                <w:rPr>
                                  <w:rFonts w:ascii="PragmataPro" w:hAnsi="PragmataPro" w:cs="PragmataPro"/>
                                  <w:sz w:val="20"/>
                                </w:rPr>
                                <w:t>w);</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SET_TOP(x);</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gramStart"/>
                              <w:r w:rsidRPr="00E63D02">
                                <w:rPr>
                                  <w:rFonts w:ascii="PragmataPro" w:hAnsi="PragmataPro" w:cs="PragmataPro"/>
                                  <w:sz w:val="20"/>
                                </w:rPr>
                                <w:t>if</w:t>
                              </w:r>
                              <w:proofErr w:type="gramEnd"/>
                              <w:r w:rsidRPr="00E63D02">
                                <w:rPr>
                                  <w:rFonts w:ascii="PragmataPro" w:hAnsi="PragmataPro" w:cs="PragmataPro"/>
                                  <w:sz w:val="20"/>
                                </w:rPr>
                                <w:t xml:space="preserve"> (x != NULL) DISPATCH();</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gramStart"/>
                              <w:r w:rsidRPr="00E63D02">
                                <w:rPr>
                                  <w:rFonts w:ascii="PragmataPro" w:hAnsi="PragmataPro" w:cs="PragmataPro"/>
                                  <w:sz w:val="20"/>
                                </w:rPr>
                                <w:t>break</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741429" y="1218228"/>
                            <a:ext cx="2457494" cy="514215"/>
                          </a:xfrm>
                          <a:prstGeom prst="rect">
                            <a:avLst/>
                          </a:prstGeom>
                          <a:solidFill>
                            <a:prstClr val="white"/>
                          </a:solidFill>
                          <a:ln>
                            <a:noFill/>
                          </a:ln>
                          <a:effectLst/>
                        </wps:spPr>
                        <wps:txbx>
                          <w:txbxContent>
                            <w:p w:rsidR="00E63D02" w:rsidRDefault="00E63D02" w:rsidP="00E63D02">
                              <w:pPr>
                                <w:pStyle w:val="Caption"/>
                                <w:rPr>
                                  <w:noProof/>
                                </w:rPr>
                              </w:pPr>
                              <w:bookmarkStart w:id="7" w:name="_Ref437938141"/>
                              <w:r>
                                <w:t xml:space="preserve">Figure </w:t>
                              </w:r>
                              <w:r>
                                <w:fldChar w:fldCharType="begin"/>
                              </w:r>
                              <w:r>
                                <w:instrText xml:space="preserve"> SEQ Figure \* ARABIC </w:instrText>
                              </w:r>
                              <w:r>
                                <w:fldChar w:fldCharType="separate"/>
                              </w:r>
                              <w:r w:rsidR="006A13FA">
                                <w:rPr>
                                  <w:noProof/>
                                </w:rPr>
                                <w:t>4</w:t>
                              </w:r>
                              <w:r>
                                <w:fldChar w:fldCharType="end"/>
                              </w:r>
                              <w:bookmarkEnd w:id="7"/>
                              <w:r>
                                <w:t xml:space="preserve">: </w:t>
                              </w:r>
                              <w:r>
                                <w:t xml:space="preserve">An example from the Python 2.7.11 source code [line 1571, </w:t>
                              </w:r>
                              <w:proofErr w:type="spellStart"/>
                              <w:r>
                                <w:t>ceval.c</w:t>
                              </w:r>
                              <w:proofErr w:type="spellEnd"/>
                              <w:r>
                                <w:t>] showing how the virtual stack machine executes a binary AND instru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80D0D6" id="Group 14" o:spid="_x0000_s1037" style="position:absolute;margin-left:0;margin-top:20.45pt;width:196.7pt;height:199.6pt;z-index:251669504;mso-position-horizontal:left;mso-position-horizontal-relative:margin;mso-width-relative:margin;mso-height-relative:margin" coordorigin="17201" coordsize="24994,17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">
                <v:shape id="Text Box 15" o:spid="_x0000_s1038" type="#_x0000_t202" style="position:absolute;left:17201;width:24995;height:118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84cIA&#10;AADbAAAADwAAAGRycy9kb3ducmV2LnhtbERPyWrDMBC9B/IPYgq5hERuoCG4UUwJFDe9mGaBHAdr&#10;aplYIyOpsfv3VaHQ2zzeOttitJ24kw+tYwWPywwEce10y42C8+l1sQERIrLGzjEp+KYAxW462WKu&#10;3cAfdD/GRqQQDjkqMDH2uZShNmQxLF1PnLhP5y3GBH0jtcchhdtOrrJsLS22nBoM9rQ3VN+OX1YB&#10;jysf1+Y9nFxf3g5lRdfqMldq9jC+PIOINMZ/8Z/7Taf5T/D7SzpA7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7zhwgAAANsAAAAPAAAAAAAAAAAAAAAAAJgCAABkcnMvZG93&#10;bnJldi54bWxQSwUGAAAAAAQABAD1AAAAhwMAAAAA&#10;" fillcolor="white [3201]" strokecolor="black [3213]" strokeweight=".5pt">
                  <v:textbox>
                    <w:txbxContent>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TARGET_</w:t>
                        </w:r>
                        <w:proofErr w:type="gramStart"/>
                        <w:r w:rsidRPr="00E63D02">
                          <w:rPr>
                            <w:rFonts w:ascii="PragmataPro" w:hAnsi="PragmataPro" w:cs="PragmataPro"/>
                            <w:sz w:val="20"/>
                          </w:rPr>
                          <w:t>NOARG(</w:t>
                        </w:r>
                        <w:proofErr w:type="gramEnd"/>
                        <w:r w:rsidRPr="00E63D02">
                          <w:rPr>
                            <w:rFonts w:ascii="PragmataPro" w:hAnsi="PragmataPro" w:cs="PragmataPro"/>
                            <w:sz w:val="20"/>
                          </w:rPr>
                          <w:t>BINARY_AND)</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 = </w:t>
                        </w:r>
                        <w:proofErr w:type="gramStart"/>
                        <w:r w:rsidRPr="00E63D02">
                          <w:rPr>
                            <w:rFonts w:ascii="PragmataPro" w:hAnsi="PragmataPro" w:cs="PragmataPro"/>
                            <w:sz w:val="20"/>
                          </w:rPr>
                          <w:t>POP(</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v = </w:t>
                        </w:r>
                        <w:proofErr w:type="gramStart"/>
                        <w:r w:rsidRPr="00E63D02">
                          <w:rPr>
                            <w:rFonts w:ascii="PragmataPro" w:hAnsi="PragmataPro" w:cs="PragmataPro"/>
                            <w:sz w:val="20"/>
                          </w:rPr>
                          <w:t>TOP(</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x = </w:t>
                        </w:r>
                        <w:proofErr w:type="spellStart"/>
                        <w:r w:rsidRPr="00E63D02">
                          <w:rPr>
                            <w:rFonts w:ascii="PragmataPro" w:hAnsi="PragmataPro" w:cs="PragmataPro"/>
                            <w:sz w:val="20"/>
                          </w:rPr>
                          <w:t>PyNumber_</w:t>
                        </w:r>
                        <w:proofErr w:type="gramStart"/>
                        <w:r w:rsidRPr="00E63D02">
                          <w:rPr>
                            <w:rFonts w:ascii="PragmataPro" w:hAnsi="PragmataPro" w:cs="PragmataPro"/>
                            <w:sz w:val="20"/>
                          </w:rPr>
                          <w:t>And</w:t>
                        </w:r>
                        <w:proofErr w:type="spellEnd"/>
                        <w:r w:rsidRPr="00E63D02">
                          <w:rPr>
                            <w:rFonts w:ascii="PragmataPro" w:hAnsi="PragmataPro" w:cs="PragmataPro"/>
                            <w:sz w:val="20"/>
                          </w:rPr>
                          <w:t>(</w:t>
                        </w:r>
                        <w:proofErr w:type="gramEnd"/>
                        <w:r w:rsidRPr="00E63D02">
                          <w:rPr>
                            <w:rFonts w:ascii="PragmataPro" w:hAnsi="PragmataPro" w:cs="PragmataPro"/>
                            <w:sz w:val="20"/>
                          </w:rPr>
                          <w:t>v, w);</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spellStart"/>
                        <w:r w:rsidRPr="00E63D02">
                          <w:rPr>
                            <w:rFonts w:ascii="PragmataPro" w:hAnsi="PragmataPro" w:cs="PragmataPro"/>
                            <w:sz w:val="20"/>
                          </w:rPr>
                          <w:t>Py_</w:t>
                        </w:r>
                        <w:proofErr w:type="gramStart"/>
                        <w:r w:rsidRPr="00E63D02">
                          <w:rPr>
                            <w:rFonts w:ascii="PragmataPro" w:hAnsi="PragmataPro" w:cs="PragmataPro"/>
                            <w:sz w:val="20"/>
                          </w:rPr>
                          <w:t>DECREF</w:t>
                        </w:r>
                        <w:proofErr w:type="spellEnd"/>
                        <w:r w:rsidRPr="00E63D02">
                          <w:rPr>
                            <w:rFonts w:ascii="PragmataPro" w:hAnsi="PragmataPro" w:cs="PragmataPro"/>
                            <w:sz w:val="20"/>
                          </w:rPr>
                          <w:t>(</w:t>
                        </w:r>
                        <w:proofErr w:type="gramEnd"/>
                        <w:r w:rsidRPr="00E63D02">
                          <w:rPr>
                            <w:rFonts w:ascii="PragmataPro" w:hAnsi="PragmataPro" w:cs="PragmataPro"/>
                            <w:sz w:val="20"/>
                          </w:rPr>
                          <w:t>v);</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spellStart"/>
                        <w:r w:rsidRPr="00E63D02">
                          <w:rPr>
                            <w:rFonts w:ascii="PragmataPro" w:hAnsi="PragmataPro" w:cs="PragmataPro"/>
                            <w:sz w:val="20"/>
                          </w:rPr>
                          <w:t>Py_</w:t>
                        </w:r>
                        <w:proofErr w:type="gramStart"/>
                        <w:r w:rsidRPr="00E63D02">
                          <w:rPr>
                            <w:rFonts w:ascii="PragmataPro" w:hAnsi="PragmataPro" w:cs="PragmataPro"/>
                            <w:sz w:val="20"/>
                          </w:rPr>
                          <w:t>DECREF</w:t>
                        </w:r>
                        <w:proofErr w:type="spellEnd"/>
                        <w:r w:rsidRPr="00E63D02">
                          <w:rPr>
                            <w:rFonts w:ascii="PragmataPro" w:hAnsi="PragmataPro" w:cs="PragmataPro"/>
                            <w:sz w:val="20"/>
                          </w:rPr>
                          <w:t>(</w:t>
                        </w:r>
                        <w:proofErr w:type="gramEnd"/>
                        <w:r w:rsidRPr="00E63D02">
                          <w:rPr>
                            <w:rFonts w:ascii="PragmataPro" w:hAnsi="PragmataPro" w:cs="PragmataPro"/>
                            <w:sz w:val="20"/>
                          </w:rPr>
                          <w:t>w);</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SET_TOP(x);</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gramStart"/>
                        <w:r w:rsidRPr="00E63D02">
                          <w:rPr>
                            <w:rFonts w:ascii="PragmataPro" w:hAnsi="PragmataPro" w:cs="PragmataPro"/>
                            <w:sz w:val="20"/>
                          </w:rPr>
                          <w:t>if</w:t>
                        </w:r>
                        <w:proofErr w:type="gramEnd"/>
                        <w:r w:rsidRPr="00E63D02">
                          <w:rPr>
                            <w:rFonts w:ascii="PragmataPro" w:hAnsi="PragmataPro" w:cs="PragmataPro"/>
                            <w:sz w:val="20"/>
                          </w:rPr>
                          <w:t xml:space="preserve"> (x != NULL) DISPATCH();</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 xml:space="preserve">    </w:t>
                        </w:r>
                        <w:proofErr w:type="gramStart"/>
                        <w:r w:rsidRPr="00E63D02">
                          <w:rPr>
                            <w:rFonts w:ascii="PragmataPro" w:hAnsi="PragmataPro" w:cs="PragmataPro"/>
                            <w:sz w:val="20"/>
                          </w:rPr>
                          <w:t>break</w:t>
                        </w:r>
                        <w:proofErr w:type="gramEnd"/>
                        <w:r w:rsidRPr="00E63D02">
                          <w:rPr>
                            <w:rFonts w:ascii="PragmataPro" w:hAnsi="PragmataPro" w:cs="PragmataPro"/>
                            <w:sz w:val="20"/>
                          </w:rPr>
                          <w:t>;</w:t>
                        </w:r>
                      </w:p>
                      <w:p w:rsidR="00E63D02" w:rsidRPr="00E63D02" w:rsidRDefault="00E63D02" w:rsidP="00E63D02">
                        <w:pPr>
                          <w:spacing w:after="0" w:line="240" w:lineRule="auto"/>
                          <w:rPr>
                            <w:rFonts w:ascii="PragmataPro" w:hAnsi="PragmataPro" w:cs="PragmataPro"/>
                            <w:sz w:val="20"/>
                          </w:rPr>
                        </w:pPr>
                        <w:r w:rsidRPr="00E63D02">
                          <w:rPr>
                            <w:rFonts w:ascii="PragmataPro" w:hAnsi="PragmataPro" w:cs="PragmataPro"/>
                            <w:sz w:val="20"/>
                          </w:rPr>
                          <w:t>}</w:t>
                        </w:r>
                      </w:p>
                    </w:txbxContent>
                  </v:textbox>
                </v:shape>
                <v:shape id="Text Box 16" o:spid="_x0000_s1039" type="#_x0000_t202" style="position:absolute;left:17414;top:12182;width:24575;height:5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rsidR="00E63D02" w:rsidRDefault="00E63D02" w:rsidP="00E63D02">
                        <w:pPr>
                          <w:pStyle w:val="Caption"/>
                          <w:rPr>
                            <w:noProof/>
                          </w:rPr>
                        </w:pPr>
                        <w:bookmarkStart w:id="8" w:name="_Ref437938141"/>
                        <w:r>
                          <w:t xml:space="preserve">Figure </w:t>
                        </w:r>
                        <w:r>
                          <w:fldChar w:fldCharType="begin"/>
                        </w:r>
                        <w:r>
                          <w:instrText xml:space="preserve"> SEQ Figure \* ARABIC </w:instrText>
                        </w:r>
                        <w:r>
                          <w:fldChar w:fldCharType="separate"/>
                        </w:r>
                        <w:r w:rsidR="006A13FA">
                          <w:rPr>
                            <w:noProof/>
                          </w:rPr>
                          <w:t>4</w:t>
                        </w:r>
                        <w:r>
                          <w:fldChar w:fldCharType="end"/>
                        </w:r>
                        <w:bookmarkEnd w:id="8"/>
                        <w:r>
                          <w:t xml:space="preserve">: </w:t>
                        </w:r>
                        <w:r>
                          <w:t xml:space="preserve">An example from the Python 2.7.11 source code [line 1571, </w:t>
                        </w:r>
                        <w:proofErr w:type="spellStart"/>
                        <w:r>
                          <w:t>ceval.c</w:t>
                        </w:r>
                        <w:proofErr w:type="spellEnd"/>
                        <w:r>
                          <w:t>] showing how the virtual stack machine executes a binary AND instruction.</w:t>
                        </w:r>
                      </w:p>
                    </w:txbxContent>
                  </v:textbox>
                </v:shape>
                <w10:wrap type="tight" anchorx="margin"/>
              </v:group>
            </w:pict>
          </mc:Fallback>
        </mc:AlternateContent>
      </w:r>
      <w:r w:rsidR="006A13FA">
        <w:rPr>
          <w:rFonts w:cs="PragmataPro"/>
        </w:rPr>
        <w:t xml:space="preserve">For example, see </w:t>
      </w:r>
      <w:r w:rsidR="006A13FA">
        <w:rPr>
          <w:rFonts w:cs="PragmataPro"/>
        </w:rPr>
        <w:fldChar w:fldCharType="begin"/>
      </w:r>
      <w:r w:rsidR="006A13FA">
        <w:rPr>
          <w:rFonts w:cs="PragmataPro"/>
        </w:rPr>
        <w:instrText xml:space="preserve"> REF _Ref437938141 \h </w:instrText>
      </w:r>
      <w:r w:rsidR="006A13FA">
        <w:rPr>
          <w:rFonts w:cs="PragmataPro"/>
        </w:rPr>
      </w:r>
      <w:r w:rsidR="006A13FA">
        <w:rPr>
          <w:rFonts w:cs="PragmataPro"/>
        </w:rPr>
        <w:fldChar w:fldCharType="separate"/>
      </w:r>
      <w:r w:rsidR="006A13FA">
        <w:t xml:space="preserve">Figure </w:t>
      </w:r>
      <w:r w:rsidR="006A13FA">
        <w:rPr>
          <w:noProof/>
        </w:rPr>
        <w:t>4</w:t>
      </w:r>
      <w:r w:rsidR="006A13FA">
        <w:rPr>
          <w:rFonts w:cs="PragmataPro"/>
        </w:rPr>
        <w:fldChar w:fldCharType="end"/>
      </w:r>
      <w:r w:rsidR="006A13FA">
        <w:rPr>
          <w:rFonts w:cs="PragmataPro"/>
        </w:rPr>
        <w:t xml:space="preserve">, which shows how the interpreter’s virtual stack machine executes a binary logical AND instruction. Notice that it removes sequentially removes </w:t>
      </w:r>
      <w:r w:rsidR="006A13FA" w:rsidRPr="009F053B">
        <w:rPr>
          <w:rFonts w:ascii="PragmataPro" w:hAnsi="PragmataPro" w:cs="PragmataPro"/>
        </w:rPr>
        <w:t>w</w:t>
      </w:r>
      <w:r w:rsidR="006A13FA">
        <w:rPr>
          <w:rFonts w:cs="PragmataPro"/>
        </w:rPr>
        <w:t xml:space="preserve"> and </w:t>
      </w:r>
      <w:r w:rsidR="006A13FA" w:rsidRPr="009F053B">
        <w:rPr>
          <w:rFonts w:ascii="PragmataPro" w:hAnsi="PragmataPro" w:cs="PragmataPro"/>
        </w:rPr>
        <w:t>v</w:t>
      </w:r>
      <w:r w:rsidR="006A13FA">
        <w:rPr>
          <w:rFonts w:cs="PragmataPro"/>
        </w:rPr>
        <w:t xml:space="preserve"> from the top of the stack</w:t>
      </w:r>
      <w:r w:rsidR="009F053B">
        <w:rPr>
          <w:rFonts w:cs="PragmataPro"/>
        </w:rPr>
        <w:t xml:space="preserve">, and then performs an AND operation on them. The two </w:t>
      </w:r>
      <w:proofErr w:type="spellStart"/>
      <w:r w:rsidR="009F053B">
        <w:rPr>
          <w:rFonts w:cs="PragmataPro"/>
        </w:rPr>
        <w:t>Py_DECREF</w:t>
      </w:r>
      <w:proofErr w:type="spellEnd"/>
      <w:r w:rsidR="009F053B">
        <w:rPr>
          <w:rFonts w:cs="PragmataPro"/>
        </w:rPr>
        <w:t xml:space="preserve"> calls are used by the interpreter’s garbage collection system. It maintains a count of the number of references to every object (in this case, w and v). These two lines note that w and v have served their purpose here and are no longer useful. If the number of references to any object reaches zero, the object can be cleaned up by other garbage collection functions </w:t>
      </w:r>
      <w:r w:rsidR="009F053B">
        <w:rPr>
          <w:rFonts w:cs="PragmataPro"/>
        </w:rPr>
        <w:fldChar w:fldCharType="begin"/>
      </w:r>
      <w:r w:rsidR="00112448">
        <w:rPr>
          <w:rFonts w:cs="PragmataPro"/>
        </w:rPr>
        <w:instrText xml:space="preserve"> ADDIN ZOTERO_ITEM CSL_CITATION {"citationID":"1eh2s2jia2","properties":{"formattedCitation":"[7]","plainCitation":"[7]"},"citationItems":[{"id":339,"uris":["http://zotero.org/users/1917204/items/FTE8NARQ"],"uri":["http://zotero.org/users/1917204/items/FTE8NARQ"],"itemData":{"id":339,"type":"webpage","title":"python - What is the purpose of Py_DECREF and PY_INCREF? - Stack Overflow","URL":"http://stackoverflow.com/questions/24444667/what-is-the-purpose-of-py-decref-and-py-incref","accessed":{"date-parts":[["2015",12,15]]}}}],"schema":"https://github.com/citation-style-language/schema/raw/master/csl-citation.json"} </w:instrText>
      </w:r>
      <w:r w:rsidR="009F053B">
        <w:rPr>
          <w:rFonts w:cs="PragmataPro"/>
        </w:rPr>
        <w:fldChar w:fldCharType="separate"/>
      </w:r>
      <w:r w:rsidR="00112448" w:rsidRPr="00112448">
        <w:rPr>
          <w:rFonts w:ascii="Salzburg-Regular" w:hAnsi="Salzburg-Regular"/>
        </w:rPr>
        <w:t>[7]</w:t>
      </w:r>
      <w:r w:rsidR="009F053B">
        <w:rPr>
          <w:rFonts w:cs="PragmataPro"/>
        </w:rPr>
        <w:fldChar w:fldCharType="end"/>
      </w:r>
      <w:r w:rsidR="009F053B">
        <w:rPr>
          <w:rFonts w:cs="PragmataPro"/>
        </w:rPr>
        <w:t xml:space="preserve">. The result of the binary AND operation is placed at the top of the stack, and a quick error-check is performed. If </w:t>
      </w:r>
      <w:r w:rsidR="00A95475">
        <w:rPr>
          <w:rFonts w:cs="PragmataPro"/>
        </w:rPr>
        <w:t xml:space="preserve">the result of the binary AND operation is NULL, the </w:t>
      </w:r>
      <w:proofErr w:type="gramStart"/>
      <w:r w:rsidR="00A95475" w:rsidRPr="00A95475">
        <w:rPr>
          <w:rFonts w:ascii="PragmataPro" w:hAnsi="PragmataPro" w:cs="PragmataPro"/>
        </w:rPr>
        <w:t>DISPATCH(</w:t>
      </w:r>
      <w:proofErr w:type="gramEnd"/>
      <w:r w:rsidR="00A95475" w:rsidRPr="00A95475">
        <w:rPr>
          <w:rFonts w:ascii="PragmataPro" w:hAnsi="PragmataPro" w:cs="PragmataPro"/>
        </w:rPr>
        <w:t>)</w:t>
      </w:r>
      <w:r w:rsidR="00A95475">
        <w:rPr>
          <w:rFonts w:cs="PragmataPro"/>
        </w:rPr>
        <w:t xml:space="preserve"> sequence (which increments a counter and prepares for the next instruction) is skipped and the </w:t>
      </w:r>
      <w:r w:rsidR="00A95475" w:rsidRPr="00A95475">
        <w:rPr>
          <w:rFonts w:ascii="PragmataPro" w:hAnsi="PragmataPro" w:cs="PragmataPro"/>
        </w:rPr>
        <w:t>break</w:t>
      </w:r>
      <w:r w:rsidR="00A95475">
        <w:rPr>
          <w:rFonts w:cs="PragmataPro"/>
        </w:rPr>
        <w:t xml:space="preserve"> is hit, exiting the main interpreter loop.</w:t>
      </w:r>
    </w:p>
    <w:p w:rsidR="001B0155" w:rsidRDefault="001B0155" w:rsidP="0052174C">
      <w:r>
        <w:t>The instruction set</w:t>
      </w:r>
      <w:r>
        <w:t xml:space="preserve"> for this machine is Python bytecode. While Python is not ever compiled directly to machine-executable instructions, Python will instead first convert written Python into </w:t>
      </w:r>
      <w:r w:rsidR="008728D8">
        <w:t>a sequence of integer instructions. These instructions are internal to a Python release and are subject to change between releases. They are meant to be used solely by the interpreter</w:t>
      </w:r>
      <w:r w:rsidR="005B0E18">
        <w:t xml:space="preserve">. A thorough discussion of disassembling Python to bytecodes lies outside the scope of this paper, but those interested in learning more can find a complete list of bytecodes in the Python documentation and can use Python’s built-in </w:t>
      </w:r>
      <w:r w:rsidR="005B0E18" w:rsidRPr="003543A4">
        <w:rPr>
          <w:rFonts w:ascii="PragmataPro" w:hAnsi="PragmataPro" w:cs="PragmataPro"/>
        </w:rPr>
        <w:t>dis</w:t>
      </w:r>
      <w:r w:rsidR="005B0E18">
        <w:t xml:space="preserve"> module for interactively exploring generated bytecodes</w:t>
      </w:r>
      <w:r w:rsidR="003543A4">
        <w:t xml:space="preserve"> </w:t>
      </w:r>
      <w:r w:rsidR="003543A4">
        <w:fldChar w:fldCharType="begin"/>
      </w:r>
      <w:r w:rsidR="003543A4">
        <w:instrText xml:space="preserve"> ADDIN ZOTERO_ITEM CSL_CITATION {"citationID":"1tfpp2v4ka","properties":{"formattedCitation":"[8]","plainCitation":"[8]"},"citationItems":[{"id":343,"uris":["http://zotero.org/users/1917204/items/Q4ZJPJ3S"],"uri":["http://zotero.org/users/1917204/items/Q4ZJPJ3S"],"itemData":{"id":343,"type":"webpage","title":"32.12. dis — Disassembler for Python bytecode — Python 2.7.11 documentation","URL":"https://docs.python.org/2/library/dis.html","accessed":{"date-parts":[["2015",12,15]]}}}],"schema":"https://github.com/citation-style-language/schema/raw/master/csl-citation.json"} </w:instrText>
      </w:r>
      <w:r w:rsidR="003543A4">
        <w:fldChar w:fldCharType="separate"/>
      </w:r>
      <w:r w:rsidR="003543A4" w:rsidRPr="003543A4">
        <w:rPr>
          <w:rFonts w:ascii="Salzburg-Regular" w:hAnsi="Salzburg-Regular"/>
        </w:rPr>
        <w:t>[8]</w:t>
      </w:r>
      <w:r w:rsidR="003543A4">
        <w:fldChar w:fldCharType="end"/>
      </w:r>
      <w:r w:rsidR="005B0E18">
        <w:t>.</w:t>
      </w:r>
      <w:r w:rsidR="003543A4">
        <w:t xml:space="preserve"> </w:t>
      </w:r>
    </w:p>
    <w:p w:rsidR="00E63D02" w:rsidRDefault="00885739">
      <w:pPr>
        <w:rPr>
          <w:rFonts w:asciiTheme="majorHAnsi" w:eastAsiaTheme="majorEastAsia" w:hAnsiTheme="majorHAnsi" w:cstheme="majorBidi"/>
          <w:caps/>
          <w:sz w:val="36"/>
          <w:szCs w:val="36"/>
        </w:rPr>
      </w:pPr>
      <w:r>
        <w:t>That’s how the magic happens. Python is translated into bytecode instructions which are hardware-agnostic. The bytecode</w:t>
      </w:r>
      <w:r w:rsidR="001731DC">
        <w:t xml:space="preserve"> is executed by a virtual machine, written in C and compiled for the host machine, which runs on the host machine, using each instruction in turn to specify which C—and hence which machine code—to run. This is why one cannot easily “compile” Python to machine code. The interpreter’s virtual machine makes it possible to run any arbitrary Python code on-the-fly</w:t>
      </w:r>
      <w:r w:rsidR="00E0568E">
        <w:t>.</w:t>
      </w:r>
      <w:r w:rsidR="00E63D02">
        <w:br w:type="page"/>
      </w:r>
    </w:p>
    <w:p w:rsidR="00861E56" w:rsidRDefault="00861E56" w:rsidP="00861E56">
      <w:pPr>
        <w:pStyle w:val="Heading1"/>
      </w:pPr>
      <w:r>
        <w:lastRenderedPageBreak/>
        <w:t>References</w:t>
      </w:r>
    </w:p>
    <w:p w:rsidR="003543A4" w:rsidRPr="003543A4" w:rsidRDefault="00861E56" w:rsidP="003543A4">
      <w:pPr>
        <w:pStyle w:val="Bibliography"/>
        <w:rPr>
          <w:rFonts w:ascii="Salzburg-Regular" w:hAnsi="Salzburg-Regular"/>
        </w:rPr>
      </w:pPr>
      <w:r>
        <w:fldChar w:fldCharType="begin"/>
      </w:r>
      <w:r w:rsidR="003C7542">
        <w:instrText xml:space="preserve"> ADDIN ZOTERO_BIBL {"custom":[]} CSL_BIBLIOGRAPHY </w:instrText>
      </w:r>
      <w:r>
        <w:fldChar w:fldCharType="separate"/>
      </w:r>
      <w:r w:rsidR="003543A4" w:rsidRPr="003543A4">
        <w:rPr>
          <w:rFonts w:ascii="Salzburg-Regular" w:hAnsi="Salzburg-Regular"/>
        </w:rPr>
        <w:t>[1]</w:t>
      </w:r>
      <w:r w:rsidR="003543A4" w:rsidRPr="003543A4">
        <w:rPr>
          <w:rFonts w:ascii="Salzburg-Regular" w:hAnsi="Salzburg-Regular"/>
        </w:rPr>
        <w:tab/>
        <w:t>“</w:t>
      </w:r>
      <w:proofErr w:type="gramStart"/>
      <w:r w:rsidR="003543A4" w:rsidRPr="003543A4">
        <w:rPr>
          <w:rFonts w:ascii="Salzburg-Regular" w:hAnsi="Salzburg-Regular"/>
        </w:rPr>
        <w:t>java</w:t>
      </w:r>
      <w:proofErr w:type="gramEnd"/>
      <w:r w:rsidR="003543A4" w:rsidRPr="003543A4">
        <w:rPr>
          <w:rFonts w:ascii="Salzburg-Regular" w:hAnsi="Salzburg-Regular"/>
        </w:rPr>
        <w:t xml:space="preserve"> - Compiled vs. Interpreted Languages - Stack Overflow.” [Online]. Available: http://stackoverflow.com/questions/3265357/compiled-vs-interpreted-languages. [Accessed: 15-Dec-2015].</w:t>
      </w:r>
    </w:p>
    <w:p w:rsidR="003543A4" w:rsidRPr="003543A4" w:rsidRDefault="003543A4" w:rsidP="003543A4">
      <w:pPr>
        <w:pStyle w:val="Bibliography"/>
        <w:rPr>
          <w:rFonts w:ascii="Salzburg-Regular" w:hAnsi="Salzburg-Regular"/>
        </w:rPr>
      </w:pPr>
      <w:r w:rsidRPr="003543A4">
        <w:rPr>
          <w:rFonts w:ascii="Salzburg-Regular" w:hAnsi="Salzburg-Regular"/>
        </w:rPr>
        <w:t>[2]</w:t>
      </w:r>
      <w:r w:rsidRPr="003543A4">
        <w:rPr>
          <w:rFonts w:ascii="Salzburg-Regular" w:hAnsi="Salzburg-Regular"/>
        </w:rPr>
        <w:tab/>
        <w:t>“Stack Machine.” [Online]. Available: http://www.cp.eng.chula.ac.th/~piak/teaching/ca/stack.htm. [Accessed: 14-Dec-2015].</w:t>
      </w:r>
    </w:p>
    <w:p w:rsidR="003543A4" w:rsidRPr="003543A4" w:rsidRDefault="003543A4" w:rsidP="003543A4">
      <w:pPr>
        <w:pStyle w:val="Bibliography"/>
        <w:rPr>
          <w:rFonts w:ascii="Salzburg-Regular" w:hAnsi="Salzburg-Regular"/>
        </w:rPr>
      </w:pPr>
      <w:r w:rsidRPr="003543A4">
        <w:rPr>
          <w:rFonts w:ascii="Salzburg-Regular" w:hAnsi="Salzburg-Regular"/>
        </w:rPr>
        <w:t>[3]</w:t>
      </w:r>
      <w:r w:rsidRPr="003543A4">
        <w:rPr>
          <w:rFonts w:ascii="Salzburg-Regular" w:hAnsi="Salzburg-Regular"/>
        </w:rPr>
        <w:tab/>
        <w:t>“Stack machine - Wikipedia, the free encyclopedia.” [Online]. Available: https://en.wikipedia.org/wiki/Stack_machine. [Accessed: 15-Dec-2015].</w:t>
      </w:r>
    </w:p>
    <w:p w:rsidR="003543A4" w:rsidRPr="003543A4" w:rsidRDefault="003543A4" w:rsidP="003543A4">
      <w:pPr>
        <w:pStyle w:val="Bibliography"/>
        <w:rPr>
          <w:rFonts w:ascii="Salzburg-Regular" w:hAnsi="Salzburg-Regular"/>
        </w:rPr>
      </w:pPr>
      <w:r w:rsidRPr="003543A4">
        <w:rPr>
          <w:rFonts w:ascii="Salzburg-Regular" w:hAnsi="Salzburg-Regular"/>
        </w:rPr>
        <w:t>[4]</w:t>
      </w:r>
      <w:r w:rsidRPr="003543A4">
        <w:rPr>
          <w:rFonts w:ascii="Salzburg-Regular" w:hAnsi="Salzburg-Regular"/>
        </w:rPr>
        <w:tab/>
        <w:t xml:space="preserve">Y. Shi, K. Casey, M. A. </w:t>
      </w:r>
      <w:proofErr w:type="spellStart"/>
      <w:r w:rsidRPr="003543A4">
        <w:rPr>
          <w:rFonts w:ascii="Salzburg-Regular" w:hAnsi="Salzburg-Regular"/>
        </w:rPr>
        <w:t>Ertl</w:t>
      </w:r>
      <w:proofErr w:type="spellEnd"/>
      <w:r w:rsidRPr="003543A4">
        <w:rPr>
          <w:rFonts w:ascii="Salzburg-Regular" w:hAnsi="Salzburg-Regular"/>
        </w:rPr>
        <w:t xml:space="preserve">, and D. Gregg, “Virtual machine showdown: Stack versus registers,” </w:t>
      </w:r>
      <w:proofErr w:type="spellStart"/>
      <w:r w:rsidRPr="003543A4">
        <w:rPr>
          <w:rFonts w:ascii="Salzburg-Regular" w:hAnsi="Salzburg-Regular"/>
          <w:i/>
          <w:iCs/>
        </w:rPr>
        <w:t>Acm</w:t>
      </w:r>
      <w:proofErr w:type="spellEnd"/>
      <w:r w:rsidRPr="003543A4">
        <w:rPr>
          <w:rFonts w:ascii="Salzburg-Regular" w:hAnsi="Salzburg-Regular"/>
          <w:i/>
          <w:iCs/>
        </w:rPr>
        <w:t xml:space="preserve"> Trans. Archit. Code </w:t>
      </w:r>
      <w:proofErr w:type="spellStart"/>
      <w:r w:rsidRPr="003543A4">
        <w:rPr>
          <w:rFonts w:ascii="Salzburg-Regular" w:hAnsi="Salzburg-Regular"/>
          <w:i/>
          <w:iCs/>
        </w:rPr>
        <w:t>Optim</w:t>
      </w:r>
      <w:proofErr w:type="spellEnd"/>
      <w:r w:rsidRPr="003543A4">
        <w:rPr>
          <w:rFonts w:ascii="Salzburg-Regular" w:hAnsi="Salzburg-Regular"/>
          <w:i/>
          <w:iCs/>
        </w:rPr>
        <w:t>.</w:t>
      </w:r>
      <w:r w:rsidRPr="003543A4">
        <w:rPr>
          <w:rFonts w:ascii="Salzburg-Regular" w:hAnsi="Salzburg-Regular"/>
        </w:rPr>
        <w:t>, vol. 4, no. 4, p. 21, 2007.</w:t>
      </w:r>
    </w:p>
    <w:p w:rsidR="003543A4" w:rsidRPr="003543A4" w:rsidRDefault="003543A4" w:rsidP="003543A4">
      <w:pPr>
        <w:pStyle w:val="Bibliography"/>
        <w:rPr>
          <w:rFonts w:ascii="Salzburg-Regular" w:hAnsi="Salzburg-Regular"/>
        </w:rPr>
      </w:pPr>
      <w:r w:rsidRPr="003543A4">
        <w:rPr>
          <w:rFonts w:ascii="Salzburg-Regular" w:hAnsi="Salzburg-Regular"/>
        </w:rPr>
        <w:t>[5]</w:t>
      </w:r>
      <w:r w:rsidRPr="003543A4">
        <w:rPr>
          <w:rFonts w:ascii="Salzburg-Regular" w:hAnsi="Salzburg-Regular"/>
        </w:rPr>
        <w:tab/>
        <w:t>“Stack Computers: 6.2 ARCHITECTURAL DIFFERENCES FROM CONVENTIONAL MACHINES.” [Online]. Available: https://users.ece.cmu.edu/~koopman/stack_computers/sec6_2.html. [Accessed: 14-Dec-2015].</w:t>
      </w:r>
    </w:p>
    <w:p w:rsidR="003543A4" w:rsidRPr="003543A4" w:rsidRDefault="003543A4" w:rsidP="003543A4">
      <w:pPr>
        <w:pStyle w:val="Bibliography"/>
        <w:rPr>
          <w:rFonts w:ascii="Salzburg-Regular" w:hAnsi="Salzburg-Regular"/>
        </w:rPr>
      </w:pPr>
      <w:r w:rsidRPr="003543A4">
        <w:rPr>
          <w:rFonts w:ascii="Salzburg-Regular" w:hAnsi="Salzburg-Regular"/>
        </w:rPr>
        <w:t>[6]</w:t>
      </w:r>
      <w:r w:rsidRPr="003543A4">
        <w:rPr>
          <w:rFonts w:ascii="Salzburg-Regular" w:hAnsi="Salzburg-Regular"/>
        </w:rPr>
        <w:tab/>
      </w:r>
      <w:r w:rsidRPr="003543A4">
        <w:rPr>
          <w:rFonts w:ascii="Salzburg-Regular" w:hAnsi="Salzburg-Regular"/>
          <w:i/>
          <w:iCs/>
        </w:rPr>
        <w:t>Python 2.7.11</w:t>
      </w:r>
      <w:r w:rsidRPr="003543A4">
        <w:rPr>
          <w:rFonts w:ascii="Salzburg-Regular" w:hAnsi="Salzburg-Regular"/>
        </w:rPr>
        <w:t>. Python Software Foundation, 2015.</w:t>
      </w:r>
    </w:p>
    <w:p w:rsidR="003543A4" w:rsidRPr="003543A4" w:rsidRDefault="003543A4" w:rsidP="003543A4">
      <w:pPr>
        <w:pStyle w:val="Bibliography"/>
        <w:rPr>
          <w:rFonts w:ascii="Salzburg-Regular" w:hAnsi="Salzburg-Regular"/>
        </w:rPr>
      </w:pPr>
      <w:r w:rsidRPr="003543A4">
        <w:rPr>
          <w:rFonts w:ascii="Salzburg-Regular" w:hAnsi="Salzburg-Regular"/>
        </w:rPr>
        <w:t>[7]</w:t>
      </w:r>
      <w:r w:rsidRPr="003543A4">
        <w:rPr>
          <w:rFonts w:ascii="Salzburg-Regular" w:hAnsi="Salzburg-Regular"/>
        </w:rPr>
        <w:tab/>
        <w:t>“</w:t>
      </w:r>
      <w:proofErr w:type="gramStart"/>
      <w:r w:rsidRPr="003543A4">
        <w:rPr>
          <w:rFonts w:ascii="Salzburg-Regular" w:hAnsi="Salzburg-Regular"/>
        </w:rPr>
        <w:t>python</w:t>
      </w:r>
      <w:proofErr w:type="gramEnd"/>
      <w:r w:rsidRPr="003543A4">
        <w:rPr>
          <w:rFonts w:ascii="Salzburg-Regular" w:hAnsi="Salzburg-Regular"/>
        </w:rPr>
        <w:t xml:space="preserve"> - What is the purpose of </w:t>
      </w:r>
      <w:proofErr w:type="spellStart"/>
      <w:r w:rsidRPr="003543A4">
        <w:rPr>
          <w:rFonts w:ascii="Salzburg-Regular" w:hAnsi="Salzburg-Regular"/>
        </w:rPr>
        <w:t>Py_DECREF</w:t>
      </w:r>
      <w:proofErr w:type="spellEnd"/>
      <w:r w:rsidRPr="003543A4">
        <w:rPr>
          <w:rFonts w:ascii="Salzburg-Regular" w:hAnsi="Salzburg-Regular"/>
        </w:rPr>
        <w:t xml:space="preserve"> and PY_INCREF? - Stack Overflow.” [Online]. Available: http://stackoverflow.com/questions/24444667/what-is-the-purpose-of-py-decref-and-py-incref. [Accessed: 15-Dec-2015].</w:t>
      </w:r>
    </w:p>
    <w:p w:rsidR="003543A4" w:rsidRPr="003543A4" w:rsidRDefault="003543A4" w:rsidP="003543A4">
      <w:pPr>
        <w:pStyle w:val="Bibliography"/>
        <w:rPr>
          <w:rFonts w:ascii="Salzburg-Regular" w:hAnsi="Salzburg-Regular"/>
        </w:rPr>
      </w:pPr>
      <w:r w:rsidRPr="003543A4">
        <w:rPr>
          <w:rFonts w:ascii="Salzburg-Regular" w:hAnsi="Salzburg-Regular"/>
        </w:rPr>
        <w:t>[8]</w:t>
      </w:r>
      <w:r w:rsidRPr="003543A4">
        <w:rPr>
          <w:rFonts w:ascii="Salzburg-Regular" w:hAnsi="Salzburg-Regular"/>
        </w:rPr>
        <w:tab/>
        <w:t xml:space="preserve">“32.12. </w:t>
      </w:r>
      <w:proofErr w:type="gramStart"/>
      <w:r w:rsidRPr="003543A4">
        <w:rPr>
          <w:rFonts w:ascii="Salzburg-Regular" w:hAnsi="Salzburg-Regular"/>
        </w:rPr>
        <w:t>dis</w:t>
      </w:r>
      <w:proofErr w:type="gramEnd"/>
      <w:r w:rsidRPr="003543A4">
        <w:rPr>
          <w:rFonts w:ascii="Salzburg-Regular" w:hAnsi="Salzburg-Regular"/>
        </w:rPr>
        <w:t xml:space="preserve"> — Disassembler for Python bytecode — Python 2.7.11 documentation.” [Online]. Available: https://docs.python.org/2/library/dis.html. [Accessed: 15-Dec-2015].</w:t>
      </w:r>
    </w:p>
    <w:p w:rsidR="00861E56" w:rsidRPr="00861E56" w:rsidRDefault="00861E56" w:rsidP="00861E56">
      <w:r>
        <w:fldChar w:fldCharType="end"/>
      </w:r>
    </w:p>
    <w:p w:rsidR="00551C89" w:rsidRPr="0052174C" w:rsidRDefault="00551C89" w:rsidP="0052174C"/>
    <w:p w:rsidR="0052174C" w:rsidRPr="0052174C" w:rsidRDefault="0052174C" w:rsidP="0052174C"/>
    <w:sectPr w:rsidR="0052174C" w:rsidRPr="0052174C" w:rsidSect="005F2F3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D3E" w:rsidRDefault="007C4D3E" w:rsidP="003543A4">
      <w:pPr>
        <w:spacing w:after="0" w:line="240" w:lineRule="auto"/>
      </w:pPr>
      <w:r>
        <w:separator/>
      </w:r>
    </w:p>
  </w:endnote>
  <w:endnote w:type="continuationSeparator" w:id="0">
    <w:p w:rsidR="007C4D3E" w:rsidRDefault="007C4D3E" w:rsidP="00354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alzburg-Regular">
    <w:panose1 w:val="00000000000000000000"/>
    <w:charset w:val="00"/>
    <w:family w:val="auto"/>
    <w:pitch w:val="variable"/>
    <w:sig w:usb0="00000083" w:usb1="00000000" w:usb2="00000000" w:usb3="00000000" w:csb0="00000009" w:csb1="00000000"/>
  </w:font>
  <w:font w:name="Times New Roman">
    <w:panose1 w:val="02020603050405020304"/>
    <w:charset w:val="00"/>
    <w:family w:val="roman"/>
    <w:pitch w:val="variable"/>
    <w:sig w:usb0="E0002AFF" w:usb1="C0007841" w:usb2="00000009" w:usb3="00000000" w:csb0="000001FF" w:csb1="00000000"/>
  </w:font>
  <w:font w:name="Salzburg-Bold">
    <w:panose1 w:val="00000000000000000000"/>
    <w:charset w:val="00"/>
    <w:family w:val="auto"/>
    <w:pitch w:val="variable"/>
    <w:sig w:usb0="00000083" w:usb1="00000000" w:usb2="00000000" w:usb3="00000000" w:csb0="00000009" w:csb1="00000000"/>
  </w:font>
  <w:font w:name="Cambria Math">
    <w:panose1 w:val="02040503050406030204"/>
    <w:charset w:val="00"/>
    <w:family w:val="roman"/>
    <w:pitch w:val="variable"/>
    <w:sig w:usb0="E00002FF" w:usb1="420024FF" w:usb2="00000000" w:usb3="00000000" w:csb0="0000019F" w:csb1="00000000"/>
  </w:font>
  <w:font w:name="PragmataPro">
    <w:panose1 w:val="02000509030000020004"/>
    <w:charset w:val="00"/>
    <w:family w:val="modern"/>
    <w:pitch w:val="fixed"/>
    <w:sig w:usb0="A0000AFF" w:usb1="5000FDEB" w:usb2="00000000" w:usb3="00000000" w:csb0="000000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9888525"/>
      <w:docPartObj>
        <w:docPartGallery w:val="Page Numbers (Bottom of Page)"/>
        <w:docPartUnique/>
      </w:docPartObj>
    </w:sdtPr>
    <w:sdtEndPr>
      <w:rPr>
        <w:noProof/>
      </w:rPr>
    </w:sdtEndPr>
    <w:sdtContent>
      <w:p w:rsidR="003543A4" w:rsidRDefault="003543A4">
        <w:pPr>
          <w:pStyle w:val="Footer"/>
          <w:jc w:val="right"/>
        </w:pPr>
        <w:r>
          <w:fldChar w:fldCharType="begin"/>
        </w:r>
        <w:r>
          <w:instrText xml:space="preserve"> PAGE   \* MERGEFORMAT </w:instrText>
        </w:r>
        <w:r>
          <w:fldChar w:fldCharType="separate"/>
        </w:r>
        <w:r w:rsidR="004454B4">
          <w:rPr>
            <w:noProof/>
          </w:rPr>
          <w:t>4</w:t>
        </w:r>
        <w:r>
          <w:rPr>
            <w:noProof/>
          </w:rPr>
          <w:fldChar w:fldCharType="end"/>
        </w:r>
      </w:p>
    </w:sdtContent>
  </w:sdt>
  <w:p w:rsidR="003543A4" w:rsidRDefault="003543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D3E" w:rsidRDefault="007C4D3E" w:rsidP="003543A4">
      <w:pPr>
        <w:spacing w:after="0" w:line="240" w:lineRule="auto"/>
      </w:pPr>
      <w:r>
        <w:separator/>
      </w:r>
    </w:p>
  </w:footnote>
  <w:footnote w:type="continuationSeparator" w:id="0">
    <w:p w:rsidR="007C4D3E" w:rsidRDefault="007C4D3E" w:rsidP="003543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D418B7"/>
    <w:multiLevelType w:val="hybridMultilevel"/>
    <w:tmpl w:val="6E041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8C6"/>
    <w:rsid w:val="00027F80"/>
    <w:rsid w:val="000E150F"/>
    <w:rsid w:val="000F2B5D"/>
    <w:rsid w:val="00103E58"/>
    <w:rsid w:val="00105817"/>
    <w:rsid w:val="00112448"/>
    <w:rsid w:val="001361D2"/>
    <w:rsid w:val="001731DC"/>
    <w:rsid w:val="00176BCF"/>
    <w:rsid w:val="001B0155"/>
    <w:rsid w:val="001D7DBF"/>
    <w:rsid w:val="00202E88"/>
    <w:rsid w:val="0023515C"/>
    <w:rsid w:val="00280AF5"/>
    <w:rsid w:val="002B00D1"/>
    <w:rsid w:val="002D4A76"/>
    <w:rsid w:val="00305443"/>
    <w:rsid w:val="00312DF1"/>
    <w:rsid w:val="003239A7"/>
    <w:rsid w:val="00347D6B"/>
    <w:rsid w:val="00353562"/>
    <w:rsid w:val="003543A4"/>
    <w:rsid w:val="00355BD3"/>
    <w:rsid w:val="00373BF2"/>
    <w:rsid w:val="003C7542"/>
    <w:rsid w:val="00443D91"/>
    <w:rsid w:val="004454B4"/>
    <w:rsid w:val="004B652A"/>
    <w:rsid w:val="004D5E4E"/>
    <w:rsid w:val="00520DB0"/>
    <w:rsid w:val="0052174C"/>
    <w:rsid w:val="00551C89"/>
    <w:rsid w:val="00590607"/>
    <w:rsid w:val="005B0E18"/>
    <w:rsid w:val="005C6749"/>
    <w:rsid w:val="005F2F36"/>
    <w:rsid w:val="005F38C6"/>
    <w:rsid w:val="00666DEB"/>
    <w:rsid w:val="0069392C"/>
    <w:rsid w:val="006A13FA"/>
    <w:rsid w:val="006A3499"/>
    <w:rsid w:val="006C2F74"/>
    <w:rsid w:val="00711E73"/>
    <w:rsid w:val="00756E1E"/>
    <w:rsid w:val="007C149F"/>
    <w:rsid w:val="007C4D3E"/>
    <w:rsid w:val="00861E56"/>
    <w:rsid w:val="008728D8"/>
    <w:rsid w:val="00874A04"/>
    <w:rsid w:val="00885739"/>
    <w:rsid w:val="008A148E"/>
    <w:rsid w:val="00980715"/>
    <w:rsid w:val="00984C54"/>
    <w:rsid w:val="009B686D"/>
    <w:rsid w:val="009F053B"/>
    <w:rsid w:val="00A1195D"/>
    <w:rsid w:val="00A15619"/>
    <w:rsid w:val="00A4097C"/>
    <w:rsid w:val="00A56F35"/>
    <w:rsid w:val="00A637DB"/>
    <w:rsid w:val="00A919A4"/>
    <w:rsid w:val="00A95475"/>
    <w:rsid w:val="00AD2E8E"/>
    <w:rsid w:val="00B176AF"/>
    <w:rsid w:val="00B26FFB"/>
    <w:rsid w:val="00B739D3"/>
    <w:rsid w:val="00BF04ED"/>
    <w:rsid w:val="00C05DAE"/>
    <w:rsid w:val="00C633B1"/>
    <w:rsid w:val="00C747C4"/>
    <w:rsid w:val="00C86811"/>
    <w:rsid w:val="00CA3848"/>
    <w:rsid w:val="00D1558E"/>
    <w:rsid w:val="00D36DE0"/>
    <w:rsid w:val="00D51F61"/>
    <w:rsid w:val="00D8351B"/>
    <w:rsid w:val="00DA60AA"/>
    <w:rsid w:val="00DC4711"/>
    <w:rsid w:val="00DF70E1"/>
    <w:rsid w:val="00E0568E"/>
    <w:rsid w:val="00E24179"/>
    <w:rsid w:val="00E63D02"/>
    <w:rsid w:val="00F20CBB"/>
    <w:rsid w:val="00F4115D"/>
    <w:rsid w:val="00F97A76"/>
    <w:rsid w:val="00FB0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781A73-8FAC-47BF-8840-1F2B18C95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74C"/>
  </w:style>
  <w:style w:type="paragraph" w:styleId="Heading1">
    <w:name w:val="heading 1"/>
    <w:basedOn w:val="Normal"/>
    <w:next w:val="Normal"/>
    <w:link w:val="Heading1Char"/>
    <w:uiPriority w:val="9"/>
    <w:qFormat/>
    <w:rsid w:val="0052174C"/>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52174C"/>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52174C"/>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52174C"/>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52174C"/>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52174C"/>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52174C"/>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52174C"/>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52174C"/>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38C6"/>
    <w:pPr>
      <w:ind w:left="720"/>
      <w:contextualSpacing/>
    </w:pPr>
  </w:style>
  <w:style w:type="character" w:customStyle="1" w:styleId="Heading1Char">
    <w:name w:val="Heading 1 Char"/>
    <w:basedOn w:val="DefaultParagraphFont"/>
    <w:link w:val="Heading1"/>
    <w:uiPriority w:val="9"/>
    <w:rsid w:val="0052174C"/>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52174C"/>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52174C"/>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52174C"/>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52174C"/>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52174C"/>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52174C"/>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52174C"/>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52174C"/>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52174C"/>
    <w:pPr>
      <w:spacing w:line="240" w:lineRule="auto"/>
    </w:pPr>
    <w:rPr>
      <w:b/>
      <w:bCs/>
      <w:smallCaps/>
      <w:color w:val="595959" w:themeColor="text1" w:themeTint="A6"/>
    </w:rPr>
  </w:style>
  <w:style w:type="paragraph" w:styleId="Title">
    <w:name w:val="Title"/>
    <w:basedOn w:val="Normal"/>
    <w:next w:val="Normal"/>
    <w:link w:val="TitleChar"/>
    <w:uiPriority w:val="10"/>
    <w:qFormat/>
    <w:rsid w:val="0052174C"/>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52174C"/>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52174C"/>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52174C"/>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52174C"/>
    <w:rPr>
      <w:b/>
      <w:bCs/>
    </w:rPr>
  </w:style>
  <w:style w:type="character" w:styleId="Emphasis">
    <w:name w:val="Emphasis"/>
    <w:basedOn w:val="DefaultParagraphFont"/>
    <w:uiPriority w:val="20"/>
    <w:qFormat/>
    <w:rsid w:val="0052174C"/>
    <w:rPr>
      <w:i/>
      <w:iCs/>
    </w:rPr>
  </w:style>
  <w:style w:type="paragraph" w:styleId="NoSpacing">
    <w:name w:val="No Spacing"/>
    <w:uiPriority w:val="1"/>
    <w:qFormat/>
    <w:rsid w:val="0052174C"/>
    <w:pPr>
      <w:spacing w:after="0" w:line="240" w:lineRule="auto"/>
    </w:pPr>
  </w:style>
  <w:style w:type="paragraph" w:styleId="Quote">
    <w:name w:val="Quote"/>
    <w:basedOn w:val="Normal"/>
    <w:next w:val="Normal"/>
    <w:link w:val="QuoteChar"/>
    <w:uiPriority w:val="29"/>
    <w:qFormat/>
    <w:rsid w:val="0052174C"/>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52174C"/>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52174C"/>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52174C"/>
    <w:rPr>
      <w:color w:val="404040" w:themeColor="text1" w:themeTint="BF"/>
      <w:sz w:val="32"/>
      <w:szCs w:val="32"/>
    </w:rPr>
  </w:style>
  <w:style w:type="character" w:styleId="SubtleEmphasis">
    <w:name w:val="Subtle Emphasis"/>
    <w:basedOn w:val="DefaultParagraphFont"/>
    <w:uiPriority w:val="19"/>
    <w:qFormat/>
    <w:rsid w:val="0052174C"/>
    <w:rPr>
      <w:i/>
      <w:iCs/>
      <w:color w:val="595959" w:themeColor="text1" w:themeTint="A6"/>
    </w:rPr>
  </w:style>
  <w:style w:type="character" w:styleId="IntenseEmphasis">
    <w:name w:val="Intense Emphasis"/>
    <w:basedOn w:val="DefaultParagraphFont"/>
    <w:uiPriority w:val="21"/>
    <w:qFormat/>
    <w:rsid w:val="0052174C"/>
    <w:rPr>
      <w:b/>
      <w:bCs/>
      <w:i/>
      <w:iCs/>
    </w:rPr>
  </w:style>
  <w:style w:type="character" w:styleId="SubtleReference">
    <w:name w:val="Subtle Reference"/>
    <w:basedOn w:val="DefaultParagraphFont"/>
    <w:uiPriority w:val="31"/>
    <w:qFormat/>
    <w:rsid w:val="0052174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2174C"/>
    <w:rPr>
      <w:b/>
      <w:bCs/>
      <w:caps w:val="0"/>
      <w:smallCaps/>
      <w:color w:val="auto"/>
      <w:spacing w:val="3"/>
      <w:u w:val="single"/>
    </w:rPr>
  </w:style>
  <w:style w:type="character" w:styleId="BookTitle">
    <w:name w:val="Book Title"/>
    <w:basedOn w:val="DefaultParagraphFont"/>
    <w:uiPriority w:val="33"/>
    <w:qFormat/>
    <w:rsid w:val="0052174C"/>
    <w:rPr>
      <w:b/>
      <w:bCs/>
      <w:smallCaps/>
      <w:spacing w:val="7"/>
    </w:rPr>
  </w:style>
  <w:style w:type="paragraph" w:styleId="TOCHeading">
    <w:name w:val="TOC Heading"/>
    <w:basedOn w:val="Heading1"/>
    <w:next w:val="Normal"/>
    <w:uiPriority w:val="39"/>
    <w:semiHidden/>
    <w:unhideWhenUsed/>
    <w:qFormat/>
    <w:rsid w:val="0052174C"/>
    <w:pPr>
      <w:outlineLvl w:val="9"/>
    </w:pPr>
  </w:style>
  <w:style w:type="character" w:styleId="PlaceholderText">
    <w:name w:val="Placeholder Text"/>
    <w:basedOn w:val="DefaultParagraphFont"/>
    <w:uiPriority w:val="99"/>
    <w:semiHidden/>
    <w:rsid w:val="0023515C"/>
    <w:rPr>
      <w:color w:val="808080"/>
    </w:rPr>
  </w:style>
  <w:style w:type="character" w:customStyle="1" w:styleId="apple-converted-space">
    <w:name w:val="apple-converted-space"/>
    <w:basedOn w:val="DefaultParagraphFont"/>
    <w:rsid w:val="003239A7"/>
  </w:style>
  <w:style w:type="paragraph" w:styleId="Bibliography">
    <w:name w:val="Bibliography"/>
    <w:basedOn w:val="Normal"/>
    <w:next w:val="Normal"/>
    <w:uiPriority w:val="37"/>
    <w:unhideWhenUsed/>
    <w:rsid w:val="00861E56"/>
    <w:pPr>
      <w:tabs>
        <w:tab w:val="left" w:pos="384"/>
      </w:tabs>
      <w:spacing w:after="0" w:line="240" w:lineRule="auto"/>
      <w:ind w:left="384" w:hanging="384"/>
    </w:pPr>
  </w:style>
  <w:style w:type="paragraph" w:styleId="Header">
    <w:name w:val="header"/>
    <w:basedOn w:val="Normal"/>
    <w:link w:val="HeaderChar"/>
    <w:uiPriority w:val="99"/>
    <w:unhideWhenUsed/>
    <w:rsid w:val="00354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3A4"/>
  </w:style>
  <w:style w:type="paragraph" w:styleId="Footer">
    <w:name w:val="footer"/>
    <w:basedOn w:val="Normal"/>
    <w:link w:val="FooterChar"/>
    <w:uiPriority w:val="99"/>
    <w:unhideWhenUsed/>
    <w:rsid w:val="00354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3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61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alzburg-Regular">
    <w:panose1 w:val="00000000000000000000"/>
    <w:charset w:val="00"/>
    <w:family w:val="auto"/>
    <w:pitch w:val="variable"/>
    <w:sig w:usb0="00000083" w:usb1="00000000" w:usb2="00000000" w:usb3="00000000" w:csb0="00000009" w:csb1="00000000"/>
  </w:font>
  <w:font w:name="Times New Roman">
    <w:panose1 w:val="02020603050405020304"/>
    <w:charset w:val="00"/>
    <w:family w:val="roman"/>
    <w:pitch w:val="variable"/>
    <w:sig w:usb0="E0002AFF" w:usb1="C0007841" w:usb2="00000009" w:usb3="00000000" w:csb0="000001FF" w:csb1="00000000"/>
  </w:font>
  <w:font w:name="Salzburg-Bold">
    <w:panose1 w:val="00000000000000000000"/>
    <w:charset w:val="00"/>
    <w:family w:val="auto"/>
    <w:pitch w:val="variable"/>
    <w:sig w:usb0="00000083" w:usb1="00000000" w:usb2="00000000" w:usb3="00000000" w:csb0="00000009" w:csb1="00000000"/>
  </w:font>
  <w:font w:name="Cambria Math">
    <w:panose1 w:val="02040503050406030204"/>
    <w:charset w:val="00"/>
    <w:family w:val="roman"/>
    <w:pitch w:val="variable"/>
    <w:sig w:usb0="E00002FF" w:usb1="420024FF" w:usb2="00000000" w:usb3="00000000" w:csb0="0000019F" w:csb1="00000000"/>
  </w:font>
  <w:font w:name="PragmataPro">
    <w:panose1 w:val="02000509030000020004"/>
    <w:charset w:val="00"/>
    <w:family w:val="modern"/>
    <w:pitch w:val="fixed"/>
    <w:sig w:usb0="A0000AFF" w:usb1="5000FDEB" w:usb2="00000000" w:usb3="00000000" w:csb0="000000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BD9"/>
    <w:rsid w:val="00530857"/>
    <w:rsid w:val="00DB4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4B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Custom 2">
      <a:majorFont>
        <a:latin typeface="Salzburg-Bold"/>
        <a:ea typeface=""/>
        <a:cs typeface=""/>
      </a:majorFont>
      <a:minorFont>
        <a:latin typeface="Salzburg-Regula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3EB53-4E5A-4DE1-B0A7-68684F9C4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6</TotalTime>
  <Pages>5</Pages>
  <Words>2597</Words>
  <Characters>1480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ggert</dc:creator>
  <cp:keywords/>
  <dc:description/>
  <cp:lastModifiedBy>Ryan Eggert</cp:lastModifiedBy>
  <cp:revision>25</cp:revision>
  <dcterms:created xsi:type="dcterms:W3CDTF">2015-12-13T20:15:00Z</dcterms:created>
  <dcterms:modified xsi:type="dcterms:W3CDTF">2015-12-1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jqJeHDv"/&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